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C6212A">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C6212A">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C6212A">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C6212A">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C6212A">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C6212A">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C6212A">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C6212A">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C6212A">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C6212A">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C6212A">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C6212A">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C6212A">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C6212A">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C6212A">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C6212A">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C6212A">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C6212A">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C6212A">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C6212A">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C6212A">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C6212A">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C6212A">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C6212A">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C6212A">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C6212A">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C6212A">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C6212A">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C6212A">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C6212A">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C6212A">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C6212A">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C6212A">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C6212A">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C6212A">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C6212A"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C6212A"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C6212A"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8EAC56F"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70FA6D3" w:rsidR="004E5276" w:rsidRDefault="0036466D" w:rsidP="004E5276">
      <w:pPr>
        <w:pStyle w:val="ListParagraph"/>
        <w:ind w:left="0" w:firstLine="709"/>
        <w:rPr>
          <w:rFonts w:ascii="Arial" w:hAnsi="Arial" w:cs="Arial"/>
        </w:rPr>
      </w:pPr>
      <w:r>
        <w:rPr>
          <w:noProof/>
        </w:rPr>
        <w:drawing>
          <wp:anchor distT="0" distB="0" distL="114300" distR="114300" simplePos="0" relativeHeight="251728896" behindDoc="0" locked="0" layoutInCell="1" allowOverlap="1" wp14:anchorId="078F97BB" wp14:editId="1E7FB975">
            <wp:simplePos x="0" y="0"/>
            <wp:positionH relativeFrom="margin">
              <wp:align>left</wp:align>
            </wp:positionH>
            <wp:positionV relativeFrom="paragraph">
              <wp:posOffset>1298575</wp:posOffset>
            </wp:positionV>
            <wp:extent cx="5039995" cy="369316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6931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5276">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798C7E" w:rsidR="004E5276" w:rsidRPr="004E5276" w:rsidRDefault="004E5276" w:rsidP="004E5276">
      <w:pPr>
        <w:pStyle w:val="ListParagraph"/>
        <w:ind w:left="426" w:firstLine="0"/>
        <w:rPr>
          <w:rFonts w:ascii="Arial" w:hAnsi="Arial" w:cs="Arial"/>
          <w:color w:val="000000" w:themeColor="text1"/>
        </w:rPr>
      </w:pP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6B005331"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sidR="00011DB5">
        <w:rPr>
          <w:rFonts w:ascii="Arial" w:hAnsi="Arial" w:cs="Arial"/>
          <w:i/>
          <w:iCs/>
        </w:rPr>
        <w:t>s</w:t>
      </w:r>
      <w:r>
        <w:rPr>
          <w:rFonts w:ascii="Arial" w:hAnsi="Arial" w:cs="Arial"/>
        </w:rPr>
        <w:t xml:space="preserve">, </w:t>
      </w:r>
      <w:r w:rsidRPr="007F3CB6">
        <w:rPr>
          <w:rFonts w:ascii="Arial" w:hAnsi="Arial" w:cs="Arial"/>
          <w:i/>
          <w:iCs/>
        </w:rPr>
        <w:t>order</w:t>
      </w:r>
      <w:r w:rsidR="00011DB5">
        <w:rPr>
          <w:rFonts w:ascii="Arial" w:hAnsi="Arial" w:cs="Arial"/>
          <w:i/>
          <w:iCs/>
        </w:rPr>
        <w:t>s</w:t>
      </w:r>
      <w:r>
        <w:rPr>
          <w:rFonts w:ascii="Arial" w:hAnsi="Arial" w:cs="Arial"/>
        </w:rPr>
        <w:t xml:space="preserve"> </w:t>
      </w:r>
      <w:r w:rsidRPr="00011DB5">
        <w:rPr>
          <w:rFonts w:ascii="Arial" w:hAnsi="Arial" w:cs="Arial"/>
          <w:i/>
          <w:iCs/>
        </w:rPr>
        <w:t>sparepart</w:t>
      </w:r>
      <w:r>
        <w:rPr>
          <w:rFonts w:ascii="Arial" w:hAnsi="Arial" w:cs="Arial"/>
        </w:rPr>
        <w:t xml:space="preserve"> dan </w:t>
      </w:r>
      <w:r>
        <w:rPr>
          <w:rFonts w:ascii="Arial" w:hAnsi="Arial" w:cs="Arial"/>
        </w:rPr>
        <w:lastRenderedPageBreak/>
        <w:t xml:space="preserve">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06847BA3" w:rsidR="007B450C" w:rsidRDefault="009B1AAE"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2E8088C">
            <wp:simplePos x="0" y="0"/>
            <wp:positionH relativeFrom="margin">
              <wp:align>center</wp:align>
            </wp:positionH>
            <wp:positionV relativeFrom="paragraph">
              <wp:posOffset>342900</wp:posOffset>
            </wp:positionV>
            <wp:extent cx="5039995" cy="6140450"/>
            <wp:effectExtent l="0" t="0" r="825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4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877C" w14:textId="14E2E577" w:rsidR="007B450C" w:rsidRDefault="007B450C" w:rsidP="007F3CB6">
      <w:pPr>
        <w:pStyle w:val="ListParagraph"/>
        <w:ind w:left="0" w:firstLine="709"/>
        <w:rPr>
          <w:rFonts w:ascii="Arial" w:hAnsi="Arial" w:cs="Arial"/>
        </w:rPr>
      </w:pP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188BC71B" w:rsidR="00A845E2" w:rsidRDefault="00A845E2" w:rsidP="00A845E2">
      <w:pPr>
        <w:pStyle w:val="ListParagraph"/>
        <w:ind w:left="0" w:firstLine="709"/>
        <w:rPr>
          <w:rFonts w:ascii="Arial" w:hAnsi="Arial" w:cs="Arial"/>
        </w:rPr>
      </w:pPr>
      <w:r>
        <w:rPr>
          <w:rFonts w:ascii="Arial" w:hAnsi="Arial" w:cs="Arial"/>
        </w:rPr>
        <w:lastRenderedPageBreak/>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00C8D4FA" w:rsidR="006808BC" w:rsidRDefault="006808BC" w:rsidP="00A845E2">
      <w:pPr>
        <w:pStyle w:val="ListParagraph"/>
        <w:ind w:left="709" w:firstLine="0"/>
        <w:rPr>
          <w:rFonts w:ascii="Arial" w:hAnsi="Arial" w:cs="Arial"/>
          <w:color w:val="000000" w:themeColor="text1"/>
        </w:rPr>
      </w:pPr>
    </w:p>
    <w:p w14:paraId="168451F9" w14:textId="1FD1827C" w:rsidR="00A845E2" w:rsidRPr="00A845E2" w:rsidRDefault="00A845E2" w:rsidP="00A845E2">
      <w:pPr>
        <w:pStyle w:val="ListParagraph"/>
        <w:ind w:left="709" w:firstLine="0"/>
        <w:rPr>
          <w:rFonts w:ascii="Arial" w:hAnsi="Arial" w:cs="Arial"/>
          <w:color w:val="000000" w:themeColor="text1"/>
        </w:rPr>
      </w:pPr>
    </w:p>
    <w:p w14:paraId="00F968D9" w14:textId="52B4E13E" w:rsidR="00CE6F11" w:rsidRDefault="009B1AAE" w:rsidP="007F3CB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32992" behindDoc="0" locked="0" layoutInCell="1" allowOverlap="1" wp14:anchorId="16F64AA1" wp14:editId="4B64E323">
            <wp:simplePos x="0" y="0"/>
            <wp:positionH relativeFrom="margin">
              <wp:align>center</wp:align>
            </wp:positionH>
            <wp:positionV relativeFrom="paragraph">
              <wp:posOffset>167640</wp:posOffset>
            </wp:positionV>
            <wp:extent cx="5039995" cy="5608955"/>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60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72626AE1"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F26D96" w:rsidRPr="00F26D96">
        <w:rPr>
          <w:rFonts w:ascii="Arial" w:hAnsi="Arial" w:cs="Arial"/>
          <w:i/>
          <w:iCs/>
        </w:rPr>
        <w:t>orders</w:t>
      </w:r>
      <w:r w:rsidR="00F26D96">
        <w:rPr>
          <w:rFonts w:ascii="Arial" w:hAnsi="Arial" w:cs="Arial"/>
        </w:rPr>
        <w:t xml:space="preserve"> dan</w:t>
      </w:r>
      <w:r>
        <w:rPr>
          <w:rFonts w:ascii="Arial" w:hAnsi="Arial" w:cs="Arial"/>
        </w:rPr>
        <w:t xml:space="preserve"> </w:t>
      </w:r>
      <w:r w:rsidRPr="00F26D96">
        <w:rPr>
          <w:rFonts w:ascii="Arial" w:hAnsi="Arial" w:cs="Arial"/>
          <w:i/>
          <w:iCs/>
        </w:rPr>
        <w:t>order</w:t>
      </w:r>
      <w:r w:rsidR="00F26D96" w:rsidRPr="00F26D96">
        <w:rPr>
          <w:rFonts w:ascii="Arial" w:hAnsi="Arial" w:cs="Arial"/>
          <w:i/>
          <w:iCs/>
        </w:rPr>
        <w:t>s</w:t>
      </w:r>
      <w:r w:rsidRPr="00F26D96">
        <w:rPr>
          <w:rFonts w:ascii="Arial" w:hAnsi="Arial" w:cs="Arial"/>
          <w:i/>
          <w:iCs/>
        </w:rPr>
        <w:t xml:space="preserve"> spare part</w:t>
      </w:r>
      <w:r>
        <w:rPr>
          <w:rFonts w:ascii="Arial" w:hAnsi="Arial" w:cs="Arial"/>
        </w:rPr>
        <w:t xml:space="preserve">. Berikut adalah gambaran dari </w:t>
      </w:r>
      <w:r w:rsidRPr="0077013C">
        <w:rPr>
          <w:rFonts w:ascii="Arial" w:hAnsi="Arial" w:cs="Arial"/>
          <w:i/>
          <w:iCs/>
        </w:rPr>
        <w:t>DFD (Data Flow Diagram) Level</w:t>
      </w:r>
      <w:r>
        <w:rPr>
          <w:rFonts w:ascii="Arial" w:hAnsi="Arial" w:cs="Arial"/>
        </w:rPr>
        <w:t xml:space="preserve"> 1 Proses Cetak Laporan pada Gambar 4.6.</w:t>
      </w:r>
    </w:p>
    <w:p w14:paraId="60BAF741" w14:textId="77777777" w:rsidR="00A92222" w:rsidRDefault="00A92222" w:rsidP="00A92222">
      <w:pPr>
        <w:ind w:left="0" w:firstLine="0"/>
        <w:rPr>
          <w:rFonts w:ascii="Arial" w:hAnsi="Arial" w:cs="Arial"/>
        </w:rPr>
      </w:pPr>
    </w:p>
    <w:p w14:paraId="4E222809" w14:textId="3963EC25" w:rsidR="00434D08" w:rsidRDefault="003B0760" w:rsidP="00A92222">
      <w:pPr>
        <w:ind w:left="0" w:firstLine="0"/>
        <w:rPr>
          <w:rFonts w:ascii="Arial" w:hAnsi="Arial" w:cs="Arial"/>
        </w:rPr>
      </w:pPr>
      <w:r>
        <w:rPr>
          <w:noProof/>
        </w:rPr>
        <w:lastRenderedPageBreak/>
        <w:drawing>
          <wp:inline distT="0" distB="0" distL="0" distR="0" wp14:anchorId="1886D4E7" wp14:editId="5C23D8BF">
            <wp:extent cx="5039995" cy="1654175"/>
            <wp:effectExtent l="0" t="0" r="825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4175"/>
                    </a:xfrm>
                    <a:prstGeom prst="rect">
                      <a:avLst/>
                    </a:prstGeom>
                    <a:noFill/>
                    <a:ln>
                      <a:noFill/>
                    </a:ln>
                  </pic:spPr>
                </pic:pic>
              </a:graphicData>
            </a:graphic>
          </wp:inline>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2E7A8094" w:rsidR="00E0292A" w:rsidRDefault="00E0292A" w:rsidP="00E0292A">
            <w:pPr>
              <w:ind w:left="0" w:firstLine="0"/>
              <w:jc w:val="left"/>
              <w:rPr>
                <w:rFonts w:ascii="Arial" w:hAnsi="Arial" w:cs="Arial"/>
              </w:rPr>
            </w:pPr>
            <w:r>
              <w:rPr>
                <w:rFonts w:ascii="Arial" w:hAnsi="Arial" w:cs="Arial"/>
              </w:rPr>
              <w:t>id_order, order_id_teknisi, order_id_user, unique_id,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lastRenderedPageBreak/>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lastRenderedPageBreak/>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027"/>
        <w:gridCol w:w="3671"/>
        <w:gridCol w:w="1724"/>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1900"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w:t>
      </w:r>
      <w:r>
        <w:rPr>
          <w:rFonts w:ascii="Arial" w:hAnsi="Arial" w:cs="Arial"/>
          <w:color w:val="000000" w:themeColor="text1"/>
        </w:rPr>
        <w:lastRenderedPageBreak/>
        <w:t xml:space="preserve">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14F6D0E" w14:textId="7F2D6520"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Admin, Teknisi dan </w:t>
      </w:r>
      <w:r w:rsidRPr="000660F3">
        <w:rPr>
          <w:rFonts w:ascii="Arial" w:hAnsi="Arial" w:cs="Arial"/>
          <w:i/>
          <w:iCs/>
        </w:rPr>
        <w:t>User</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77777777" w:rsidR="005A4467" w:rsidRDefault="005A4467" w:rsidP="005A4467">
      <w:pPr>
        <w:pStyle w:val="ListParagraph"/>
        <w:numPr>
          <w:ilvl w:val="2"/>
          <w:numId w:val="30"/>
        </w:numPr>
        <w:ind w:left="709" w:hanging="709"/>
        <w:jc w:val="left"/>
        <w:outlineLvl w:val="2"/>
        <w:rPr>
          <w:rFonts w:ascii="Arial" w:hAnsi="Arial" w:cs="Arial"/>
        </w:rPr>
      </w:pPr>
      <w:bookmarkStart w:id="95" w:name="_Toc61110459"/>
      <w:r>
        <w:rPr>
          <w:rFonts w:ascii="Arial" w:hAnsi="Arial" w:cs="Arial"/>
          <w:b/>
          <w:lang w:val="id-ID"/>
        </w:rPr>
        <w:t>Halaman Admin</w:t>
      </w:r>
      <w:bookmarkEnd w:id="95"/>
    </w:p>
    <w:p w14:paraId="02331F79" w14:textId="36C60982" w:rsidR="005A4467" w:rsidRDefault="005A4467" w:rsidP="005A4467">
      <w:pPr>
        <w:ind w:left="0" w:firstLine="709"/>
        <w:rPr>
          <w:rFonts w:ascii="Arial" w:hAnsi="Arial" w:cs="Arial"/>
        </w:rPr>
      </w:pPr>
      <w:r>
        <w:rPr>
          <w:rFonts w:ascii="Arial" w:hAnsi="Arial" w:cs="Arial"/>
        </w:rPr>
        <w:t>Berikut merupakan implementasi sistem untuk halaman – halaman yang dapat diakses oleh pengguna dengan hak akses Admin. Implementasi tersebut diantaranya :</w:t>
      </w:r>
    </w:p>
    <w:p w14:paraId="40A69F31" w14:textId="5FF8677B" w:rsidR="00C33C94" w:rsidRDefault="00C33C94" w:rsidP="00C33C94">
      <w:pPr>
        <w:rPr>
          <w:rFonts w:ascii="Arial" w:hAnsi="Arial" w:cs="Arial"/>
        </w:rPr>
      </w:pPr>
    </w:p>
    <w:p w14:paraId="57A6B3D2" w14:textId="77777777" w:rsidR="00C33C94" w:rsidRDefault="00C33C94" w:rsidP="00C33C94">
      <w:pPr>
        <w:rPr>
          <w:rFonts w:ascii="Arial" w:hAnsi="Arial" w:cs="Arial"/>
        </w:rPr>
      </w:pPr>
    </w:p>
    <w:p w14:paraId="37BEE5C6" w14:textId="2F0C13B3"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lastRenderedPageBreak/>
        <w:t xml:space="preserve">Halaman </w:t>
      </w:r>
      <w:r>
        <w:rPr>
          <w:rFonts w:ascii="Arial" w:hAnsi="Arial" w:cs="Arial"/>
          <w:i/>
          <w:lang w:val="id-ID"/>
        </w:rPr>
        <w:t>Login</w:t>
      </w:r>
      <w:r>
        <w:rPr>
          <w:rFonts w:ascii="Arial" w:hAnsi="Arial" w:cs="Arial"/>
          <w:lang w:val="id-ID"/>
        </w:rPr>
        <w:t xml:space="preserve"> </w:t>
      </w:r>
    </w:p>
    <w:p w14:paraId="7D5C7B70" w14:textId="5ED99000"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w:t>
      </w:r>
    </w:p>
    <w:p w14:paraId="5536C8EF" w14:textId="7585A53B" w:rsidR="00C33C94" w:rsidRPr="000660F3" w:rsidRDefault="003F5BAB" w:rsidP="00C33C94">
      <w:pPr>
        <w:rPr>
          <w:rFonts w:ascii="Arial" w:hAnsi="Arial" w:cs="Arial"/>
        </w:rPr>
      </w:pPr>
      <w:r>
        <w:rPr>
          <w:noProof/>
        </w:rPr>
        <w:drawing>
          <wp:anchor distT="0" distB="0" distL="114300" distR="114300" simplePos="0" relativeHeight="251734016" behindDoc="0" locked="0" layoutInCell="1" allowOverlap="1" wp14:anchorId="0187D3D7" wp14:editId="3C856E74">
            <wp:simplePos x="0" y="0"/>
            <wp:positionH relativeFrom="margin">
              <wp:align>left</wp:align>
            </wp:positionH>
            <wp:positionV relativeFrom="paragraph">
              <wp:posOffset>287655</wp:posOffset>
            </wp:positionV>
            <wp:extent cx="5039995" cy="2476500"/>
            <wp:effectExtent l="0" t="0" r="825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77777777" w:rsidR="000660F3" w:rsidRDefault="000660F3" w:rsidP="000660F3">
      <w:pPr>
        <w:ind w:left="0" w:firstLine="0"/>
        <w:rPr>
          <w:rFonts w:ascii="Arial" w:hAnsi="Arial" w:cs="Arial"/>
        </w:rPr>
      </w:pPr>
    </w:p>
    <w:p w14:paraId="117F2E50" w14:textId="60073AF9" w:rsidR="00AB0351" w:rsidRPr="00AB0351" w:rsidRDefault="00AB0351" w:rsidP="00AB0351">
      <w:pPr>
        <w:ind w:left="0" w:firstLine="0"/>
        <w:jc w:val="center"/>
        <w:rPr>
          <w:rFonts w:ascii="Arial" w:hAnsi="Arial" w:cs="Arial"/>
        </w:rPr>
      </w:pPr>
      <w:r>
        <w:rPr>
          <w:rFonts w:ascii="Arial" w:hAnsi="Arial" w:cs="Arial"/>
        </w:rPr>
        <w:t xml:space="preserve">Gambar 4.42 Halaman </w:t>
      </w:r>
      <w:r>
        <w:rPr>
          <w:rFonts w:ascii="Arial" w:hAnsi="Arial" w:cs="Arial"/>
          <w:i/>
          <w:iCs/>
        </w:rPr>
        <w:t>Login</w:t>
      </w:r>
    </w:p>
    <w:p w14:paraId="6CA1E37C" w14:textId="77777777" w:rsidR="00AB0351" w:rsidRDefault="00AB0351" w:rsidP="000660F3">
      <w:pPr>
        <w:ind w:left="0" w:firstLine="0"/>
        <w:rPr>
          <w:rFonts w:ascii="Arial" w:hAnsi="Arial" w:cs="Arial"/>
        </w:rPr>
      </w:pPr>
    </w:p>
    <w:p w14:paraId="7FD70802" w14:textId="2CCA7D34"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D400DB" w14:textId="442F8713" w:rsidR="00AB0351" w:rsidRDefault="00AB0351" w:rsidP="00751232">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751232">
        <w:rPr>
          <w:rFonts w:ascii="Arial" w:hAnsi="Arial" w:cs="Arial"/>
          <w:i/>
          <w:iCs/>
        </w:rPr>
        <w:t>login</w:t>
      </w:r>
      <w:r w:rsidR="00751232">
        <w:rPr>
          <w:rFonts w:ascii="Arial" w:hAnsi="Arial" w:cs="Arial"/>
        </w:rPr>
        <w:t xml:space="preserve">. Pada halaman dashboard, admin dapat melihat grafik pendapatan, jumlah total </w:t>
      </w:r>
      <w:r w:rsidR="00751232" w:rsidRPr="008C02A2">
        <w:rPr>
          <w:rFonts w:ascii="Arial" w:hAnsi="Arial" w:cs="Arial"/>
          <w:i/>
          <w:iCs/>
        </w:rPr>
        <w:t>orders</w:t>
      </w:r>
      <w:r w:rsidR="00751232">
        <w:rPr>
          <w:rFonts w:ascii="Arial" w:hAnsi="Arial" w:cs="Arial"/>
        </w:rPr>
        <w:t xml:space="preserve">, jumlah total teknisi, jumlah total pengguna, jumlah total saran, serta dapat mengakses menu – menu yang tersedia di dalamnya antara la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shboard</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pelangga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w:t>
      </w:r>
      <w:r w:rsidR="00751232" w:rsidRPr="008C02A2">
        <w:rPr>
          <w:rFonts w:ascii="Arial" w:hAnsi="Arial" w:cs="Arial"/>
          <w:i/>
          <w:iCs/>
        </w:rPr>
        <w:t>spare</w:t>
      </w:r>
      <w:r w:rsidR="00751232">
        <w:rPr>
          <w:rFonts w:ascii="Arial" w:hAnsi="Arial" w:cs="Arial"/>
        </w:rPr>
        <w:t xml:space="preserve"> </w:t>
      </w:r>
      <w:r w:rsidR="00751232" w:rsidRPr="008C02A2">
        <w:rPr>
          <w:rFonts w:ascii="Arial" w:hAnsi="Arial" w:cs="Arial"/>
          <w:i/>
          <w:iCs/>
        </w:rPr>
        <w:t>part</w:t>
      </w:r>
      <w:r w:rsidR="00751232">
        <w:rPr>
          <w:rFonts w:ascii="Arial" w:hAnsi="Arial" w:cs="Arial"/>
        </w:rPr>
        <w:t xml:space="preserve">,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admin, </w:t>
      </w:r>
      <w:r w:rsidR="00751232" w:rsidRPr="008C02A2">
        <w:rPr>
          <w:rFonts w:ascii="Arial" w:hAnsi="Arial" w:cs="Arial"/>
          <w:i/>
          <w:iCs/>
        </w:rPr>
        <w:t>sub</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data</w:t>
      </w:r>
      <w:r w:rsidR="00751232">
        <w:rPr>
          <w:rFonts w:ascii="Arial" w:hAnsi="Arial" w:cs="Arial"/>
        </w:rPr>
        <w:t xml:space="preserve"> teknisi, menu biodata,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service</w:t>
      </w:r>
      <w:r w:rsidR="00751232">
        <w:rPr>
          <w:rFonts w:ascii="Arial" w:hAnsi="Arial" w:cs="Arial"/>
        </w:rPr>
        <w:t xml:space="preserve">, </w:t>
      </w:r>
      <w:r w:rsidR="00751232" w:rsidRPr="008C02A2">
        <w:rPr>
          <w:rFonts w:ascii="Arial" w:hAnsi="Arial" w:cs="Arial"/>
          <w:i/>
          <w:iCs/>
        </w:rPr>
        <w:t>menu</w:t>
      </w:r>
      <w:r w:rsidR="00751232">
        <w:rPr>
          <w:rFonts w:ascii="Arial" w:hAnsi="Arial" w:cs="Arial"/>
        </w:rPr>
        <w:t xml:space="preserve"> </w:t>
      </w:r>
      <w:r w:rsidR="00751232" w:rsidRPr="008C02A2">
        <w:rPr>
          <w:rFonts w:ascii="Arial" w:hAnsi="Arial" w:cs="Arial"/>
          <w:i/>
          <w:iCs/>
        </w:rPr>
        <w:t>orders</w:t>
      </w:r>
      <w:r w:rsidR="00751232">
        <w:rPr>
          <w:rFonts w:ascii="Arial" w:hAnsi="Arial" w:cs="Arial"/>
        </w:rPr>
        <w:t xml:space="preserve"> serta </w:t>
      </w:r>
      <w:r w:rsidR="00751232" w:rsidRPr="008C02A2">
        <w:rPr>
          <w:rFonts w:ascii="Arial" w:hAnsi="Arial" w:cs="Arial"/>
          <w:i/>
          <w:iCs/>
        </w:rPr>
        <w:t>menu</w:t>
      </w:r>
      <w:r w:rsidR="00751232">
        <w:rPr>
          <w:rFonts w:ascii="Arial" w:hAnsi="Arial" w:cs="Arial"/>
        </w:rPr>
        <w:t xml:space="preserve"> laporan</w:t>
      </w:r>
      <w:r w:rsidR="008C02A2">
        <w:rPr>
          <w:rFonts w:ascii="Arial" w:hAnsi="Arial" w:cs="Arial"/>
        </w:rPr>
        <w:t xml:space="preserve"> dan dapat dilihat pada Gambar 4.43.</w:t>
      </w:r>
    </w:p>
    <w:p w14:paraId="25DE8883" w14:textId="34A3EFCA" w:rsidR="007B33B9" w:rsidRDefault="007B33B9" w:rsidP="007B33B9">
      <w:pPr>
        <w:rPr>
          <w:rFonts w:ascii="Arial" w:hAnsi="Arial" w:cs="Arial"/>
        </w:rPr>
      </w:pPr>
    </w:p>
    <w:p w14:paraId="40FA41EF" w14:textId="1032E304"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537858BD">
            <wp:simplePos x="0" y="0"/>
            <wp:positionH relativeFrom="page">
              <wp:align>center</wp:align>
            </wp:positionH>
            <wp:positionV relativeFrom="paragraph">
              <wp:posOffset>-146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7188BDD8" w14:textId="58910D0F" w:rsidR="007B33B9" w:rsidRPr="00DE6997" w:rsidRDefault="007B33B9" w:rsidP="007B33B9">
      <w:pPr>
        <w:jc w:val="center"/>
        <w:rPr>
          <w:rFonts w:ascii="Arial" w:hAnsi="Arial" w:cs="Arial"/>
        </w:rPr>
      </w:pPr>
      <w:r>
        <w:rPr>
          <w:rFonts w:ascii="Arial" w:hAnsi="Arial" w:cs="Arial"/>
        </w:rPr>
        <w:lastRenderedPageBreak/>
        <w:t xml:space="preserve">Gambar 4.43 Halaman </w:t>
      </w:r>
      <w:r>
        <w:rPr>
          <w:rFonts w:ascii="Arial" w:hAnsi="Arial" w:cs="Arial"/>
          <w:i/>
          <w:iCs/>
        </w:rPr>
        <w:t>Dashboard</w:t>
      </w:r>
    </w:p>
    <w:p w14:paraId="484A7B88" w14:textId="27778359" w:rsidR="007B33B9" w:rsidRDefault="007B33B9" w:rsidP="009659E9">
      <w:pPr>
        <w:rPr>
          <w:rFonts w:ascii="Arial" w:hAnsi="Arial" w:cs="Arial"/>
          <w:lang w:val="id-ID"/>
        </w:rPr>
      </w:pPr>
    </w:p>
    <w:p w14:paraId="79B1B50A" w14:textId="07E5F6BE"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6C2E04" w:rsidRPr="006C2E04">
        <w:rPr>
          <w:rFonts w:ascii="Arial" w:hAnsi="Arial" w:cs="Arial"/>
          <w:i/>
        </w:rPr>
        <w:t>User</w:t>
      </w:r>
    </w:p>
    <w:p w14:paraId="5F3453B6" w14:textId="28BBA947" w:rsidR="009659E9" w:rsidRDefault="009659E9" w:rsidP="004277EE">
      <w:pPr>
        <w:pStyle w:val="ListParagraph"/>
        <w:ind w:left="0" w:firstLine="709"/>
        <w:rPr>
          <w:rFonts w:ascii="Arial" w:hAnsi="Arial" w:cs="Arial"/>
          <w:iCs/>
        </w:rPr>
      </w:pPr>
      <w:r>
        <w:rPr>
          <w:rFonts w:ascii="Arial" w:hAnsi="Arial" w:cs="Arial"/>
          <w:iCs/>
        </w:rPr>
        <w:t xml:space="preserve">Halaman </w:t>
      </w:r>
      <w:r w:rsidR="006C2E04">
        <w:rPr>
          <w:rFonts w:ascii="Arial" w:hAnsi="Arial" w:cs="Arial"/>
          <w:i/>
        </w:rPr>
        <w:t>User</w:t>
      </w:r>
      <w:r>
        <w:rPr>
          <w:rFonts w:ascii="Arial" w:hAnsi="Arial" w:cs="Arial"/>
          <w:iCs/>
        </w:rPr>
        <w:t xml:space="preserve"> merupakan </w:t>
      </w:r>
      <w:r w:rsidR="00D14461">
        <w:rPr>
          <w:rFonts w:ascii="Arial" w:hAnsi="Arial" w:cs="Arial"/>
          <w:iCs/>
        </w:rPr>
        <w:t xml:space="preserve">halaman yang berisikan daftar pelanggan yang terdata dalam sistem beserta kontaknya dan dapat dilihat pada Gambar 4.44 Halaman </w:t>
      </w:r>
      <w:r w:rsidR="006C2E04">
        <w:rPr>
          <w:rFonts w:ascii="Arial" w:hAnsi="Arial" w:cs="Arial"/>
          <w:i/>
        </w:rPr>
        <w:t>User</w:t>
      </w:r>
      <w:r w:rsidR="00D14461">
        <w:rPr>
          <w:rFonts w:ascii="Arial" w:hAnsi="Arial" w:cs="Arial"/>
          <w:iCs/>
        </w:rPr>
        <w:t>.</w:t>
      </w:r>
    </w:p>
    <w:p w14:paraId="58A24BCA" w14:textId="56E2D07F" w:rsidR="00D14461" w:rsidRDefault="00190802" w:rsidP="00D14461">
      <w:pPr>
        <w:jc w:val="left"/>
        <w:rPr>
          <w:rFonts w:ascii="Arial" w:hAnsi="Arial" w:cs="Arial"/>
          <w:lang w:val="id-ID"/>
        </w:rPr>
      </w:pPr>
      <w:r>
        <w:rPr>
          <w:noProof/>
        </w:rPr>
        <w:drawing>
          <wp:anchor distT="0" distB="0" distL="114300" distR="114300" simplePos="0" relativeHeight="251736064" behindDoc="0" locked="0" layoutInCell="1" allowOverlap="1" wp14:anchorId="48509F86" wp14:editId="1A01F7FE">
            <wp:simplePos x="0" y="0"/>
            <wp:positionH relativeFrom="margin">
              <wp:align>left</wp:align>
            </wp:positionH>
            <wp:positionV relativeFrom="paragraph">
              <wp:posOffset>232410</wp:posOffset>
            </wp:positionV>
            <wp:extent cx="5039995" cy="2526665"/>
            <wp:effectExtent l="0" t="0" r="8255" b="6985"/>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526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8B672" w14:textId="2FC071EF" w:rsidR="00D14461" w:rsidRDefault="00D14461" w:rsidP="00D14461">
      <w:pPr>
        <w:jc w:val="left"/>
        <w:rPr>
          <w:rFonts w:ascii="Arial" w:hAnsi="Arial" w:cs="Arial"/>
          <w:lang w:val="id-ID"/>
        </w:rPr>
      </w:pPr>
    </w:p>
    <w:p w14:paraId="0943BE59" w14:textId="28A70AAF" w:rsidR="00D14461" w:rsidRPr="00D14461" w:rsidRDefault="00D14461" w:rsidP="00D14461">
      <w:pPr>
        <w:jc w:val="center"/>
        <w:rPr>
          <w:rFonts w:ascii="Arial" w:hAnsi="Arial" w:cs="Arial"/>
        </w:rPr>
      </w:pPr>
      <w:r>
        <w:rPr>
          <w:rFonts w:ascii="Arial" w:hAnsi="Arial" w:cs="Arial"/>
        </w:rPr>
        <w:t xml:space="preserve">Gambar 4.44 Halaman </w:t>
      </w:r>
      <w:r w:rsidRPr="006C2E04">
        <w:rPr>
          <w:rFonts w:ascii="Arial" w:hAnsi="Arial" w:cs="Arial"/>
          <w:i/>
          <w:iCs/>
        </w:rPr>
        <w:t>Pelanggan</w:t>
      </w:r>
    </w:p>
    <w:p w14:paraId="3B6DADCF" w14:textId="3A406E7F" w:rsidR="009659E9" w:rsidRDefault="009659E9" w:rsidP="009659E9">
      <w:pPr>
        <w:rPr>
          <w:rFonts w:ascii="Arial" w:hAnsi="Arial" w:cs="Arial"/>
          <w:lang w:val="id-ID"/>
        </w:rPr>
      </w:pPr>
    </w:p>
    <w:p w14:paraId="5F8DACA1" w14:textId="720156D7" w:rsidR="004277EE" w:rsidRPr="009659E9" w:rsidRDefault="004277EE" w:rsidP="004277E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A632EB">
        <w:rPr>
          <w:rFonts w:ascii="Arial" w:hAnsi="Arial" w:cs="Arial"/>
        </w:rPr>
        <w:t>Detail</w:t>
      </w:r>
      <w:r>
        <w:rPr>
          <w:rFonts w:ascii="Arial" w:hAnsi="Arial" w:cs="Arial"/>
          <w:i/>
        </w:rPr>
        <w:t xml:space="preserve"> </w:t>
      </w:r>
      <w:r w:rsidR="006C2E04">
        <w:rPr>
          <w:rFonts w:ascii="Arial" w:hAnsi="Arial" w:cs="Arial"/>
          <w:i/>
        </w:rPr>
        <w:t>User</w:t>
      </w:r>
    </w:p>
    <w:p w14:paraId="3205C68C" w14:textId="326E72FB" w:rsidR="00DE6997" w:rsidRPr="00BA147C" w:rsidRDefault="004277EE" w:rsidP="00BA147C">
      <w:pPr>
        <w:ind w:left="0" w:firstLine="709"/>
        <w:rPr>
          <w:rFonts w:ascii="Arial" w:hAnsi="Arial" w:cs="Arial"/>
        </w:rPr>
      </w:pPr>
      <w:r>
        <w:rPr>
          <w:rFonts w:ascii="Arial" w:hAnsi="Arial" w:cs="Arial"/>
        </w:rPr>
        <w:t xml:space="preserve">Halaman </w:t>
      </w:r>
      <w:r w:rsidR="00A632EB">
        <w:rPr>
          <w:rFonts w:ascii="Arial" w:hAnsi="Arial" w:cs="Arial"/>
        </w:rPr>
        <w:t>Detail</w:t>
      </w:r>
      <w:r>
        <w:rPr>
          <w:rFonts w:ascii="Arial" w:hAnsi="Arial" w:cs="Arial"/>
        </w:rPr>
        <w:t xml:space="preserve"> </w:t>
      </w:r>
      <w:r w:rsidR="006C2E04">
        <w:rPr>
          <w:rFonts w:ascii="Arial" w:hAnsi="Arial" w:cs="Arial"/>
          <w:i/>
          <w:iCs/>
        </w:rPr>
        <w:t>User</w:t>
      </w:r>
      <w:r>
        <w:rPr>
          <w:rFonts w:ascii="Arial" w:hAnsi="Arial" w:cs="Arial"/>
        </w:rPr>
        <w:t xml:space="preserve"> merupakan halaman yang menampilkan data lengkap dari </w:t>
      </w:r>
      <w:r w:rsidR="006C2E04">
        <w:rPr>
          <w:rFonts w:ascii="Arial" w:hAnsi="Arial" w:cs="Arial"/>
        </w:rPr>
        <w:t>user</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jenis kelamin, alamat, email serta nomor telepon dan dapat dilihat pada Gambar 4.45.</w:t>
      </w:r>
    </w:p>
    <w:p w14:paraId="3C336625" w14:textId="5665702D" w:rsidR="00DE6997" w:rsidRDefault="00190802" w:rsidP="007B33B9">
      <w:pPr>
        <w:jc w:val="center"/>
        <w:rPr>
          <w:rFonts w:ascii="Arial" w:hAnsi="Arial" w:cs="Arial"/>
          <w:lang w:val="id-ID"/>
        </w:rPr>
      </w:pPr>
      <w:r>
        <w:rPr>
          <w:noProof/>
        </w:rPr>
        <w:drawing>
          <wp:anchor distT="0" distB="0" distL="114300" distR="114300" simplePos="0" relativeHeight="251737088" behindDoc="0" locked="0" layoutInCell="1" allowOverlap="1" wp14:anchorId="5CCDDEE8" wp14:editId="1F5A1215">
            <wp:simplePos x="0" y="0"/>
            <wp:positionH relativeFrom="margin">
              <wp:align>left</wp:align>
            </wp:positionH>
            <wp:positionV relativeFrom="paragraph">
              <wp:posOffset>172720</wp:posOffset>
            </wp:positionV>
            <wp:extent cx="5039995" cy="2450465"/>
            <wp:effectExtent l="0" t="0" r="8255" b="698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50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5EEBD" w14:textId="2439F83E" w:rsidR="00190802" w:rsidRDefault="00190802" w:rsidP="00190802">
      <w:pPr>
        <w:ind w:left="0" w:firstLine="0"/>
        <w:jc w:val="center"/>
        <w:rPr>
          <w:rFonts w:ascii="Arial" w:hAnsi="Arial" w:cs="Arial"/>
        </w:rPr>
      </w:pPr>
      <w:r>
        <w:rPr>
          <w:rFonts w:ascii="Arial" w:hAnsi="Arial" w:cs="Arial"/>
        </w:rPr>
        <w:lastRenderedPageBreak/>
        <w:t>Gambar 4.46 Halaman Lihat Pelanggan</w:t>
      </w:r>
    </w:p>
    <w:p w14:paraId="5EF51639" w14:textId="7B626F48" w:rsidR="006C2EAD" w:rsidRDefault="006C2EAD" w:rsidP="006C2EAD">
      <w:pPr>
        <w:ind w:left="0" w:firstLine="0"/>
        <w:rPr>
          <w:rFonts w:ascii="Arial" w:hAnsi="Arial" w:cs="Arial"/>
        </w:rPr>
      </w:pPr>
    </w:p>
    <w:p w14:paraId="560B9A35" w14:textId="1AF9106E" w:rsidR="006C2EAD" w:rsidRPr="006C2EAD" w:rsidRDefault="006C2EAD" w:rsidP="006C2EAD">
      <w:pPr>
        <w:pStyle w:val="ListParagraph"/>
        <w:numPr>
          <w:ilvl w:val="0"/>
          <w:numId w:val="31"/>
        </w:numPr>
        <w:ind w:left="709" w:hanging="709"/>
        <w:jc w:val="left"/>
        <w:rPr>
          <w:rFonts w:ascii="Arial" w:hAnsi="Arial" w:cs="Arial"/>
          <w:lang w:val="id-ID"/>
        </w:rPr>
      </w:pPr>
      <w:r>
        <w:rPr>
          <w:rFonts w:ascii="Arial" w:hAnsi="Arial" w:cs="Arial"/>
        </w:rPr>
        <w:t xml:space="preserve">Form Tambah </w:t>
      </w:r>
      <w:r w:rsidR="006C2E04" w:rsidRPr="006C2E04">
        <w:rPr>
          <w:rFonts w:ascii="Arial" w:hAnsi="Arial" w:cs="Arial"/>
          <w:i/>
          <w:iCs/>
        </w:rPr>
        <w:t>User</w:t>
      </w:r>
    </w:p>
    <w:p w14:paraId="221FE2FF" w14:textId="4F200C87" w:rsidR="006C2EAD" w:rsidRDefault="006C2EAD" w:rsidP="00784A6A">
      <w:pPr>
        <w:pStyle w:val="ListParagraph"/>
        <w:ind w:left="0" w:firstLine="709"/>
        <w:rPr>
          <w:rFonts w:ascii="Arial" w:hAnsi="Arial" w:cs="Arial"/>
        </w:rPr>
      </w:pPr>
      <w:r>
        <w:rPr>
          <w:rFonts w:ascii="Arial" w:hAnsi="Arial" w:cs="Arial"/>
        </w:rPr>
        <w:t xml:space="preserve">Form Tambah </w:t>
      </w:r>
      <w:r w:rsidR="006C2E04" w:rsidRPr="006C2E04">
        <w:rPr>
          <w:rFonts w:ascii="Arial" w:hAnsi="Arial" w:cs="Arial"/>
          <w:i/>
          <w:iCs/>
        </w:rPr>
        <w:t>User</w:t>
      </w:r>
      <w:r>
        <w:rPr>
          <w:rFonts w:ascii="Arial" w:hAnsi="Arial" w:cs="Arial"/>
        </w:rPr>
        <w:t xml:space="preserve"> </w:t>
      </w:r>
      <w:r w:rsidR="00632C0A">
        <w:rPr>
          <w:rFonts w:ascii="Arial" w:hAnsi="Arial" w:cs="Arial"/>
        </w:rPr>
        <w:t>berisi kolom – 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email serta alamat pelanggan dan dapat dilihat pada Gambar 4.47 Form Tambah </w:t>
      </w:r>
      <w:r w:rsidR="006C2E04" w:rsidRPr="006C2E04">
        <w:rPr>
          <w:rFonts w:ascii="Arial" w:hAnsi="Arial" w:cs="Arial"/>
          <w:i/>
          <w:iCs/>
        </w:rPr>
        <w:t>User</w:t>
      </w:r>
      <w:r w:rsidR="000041B6">
        <w:rPr>
          <w:rFonts w:ascii="Arial" w:hAnsi="Arial" w:cs="Arial"/>
        </w:rPr>
        <w:t>.</w:t>
      </w:r>
    </w:p>
    <w:p w14:paraId="448D9808" w14:textId="3BC43039" w:rsidR="000041B6" w:rsidRDefault="000041B6" w:rsidP="000041B6">
      <w:pPr>
        <w:rPr>
          <w:rFonts w:ascii="Arial" w:hAnsi="Arial" w:cs="Arial"/>
          <w:lang w:val="id-ID"/>
        </w:rPr>
      </w:pPr>
    </w:p>
    <w:p w14:paraId="707AE04F" w14:textId="4FAE252B" w:rsidR="000041B6" w:rsidRPr="000041B6" w:rsidRDefault="000041B6" w:rsidP="000041B6">
      <w:pPr>
        <w:rPr>
          <w:rFonts w:ascii="Arial" w:hAnsi="Arial" w:cs="Arial"/>
          <w:lang w:val="id-ID"/>
        </w:rPr>
      </w:pPr>
      <w:r>
        <w:rPr>
          <w:noProof/>
        </w:rPr>
        <w:drawing>
          <wp:anchor distT="0" distB="0" distL="114300" distR="114300" simplePos="0" relativeHeight="251738112" behindDoc="0" locked="0" layoutInCell="1" allowOverlap="1" wp14:anchorId="43D4D20A" wp14:editId="36091B4E">
            <wp:simplePos x="0" y="0"/>
            <wp:positionH relativeFrom="column">
              <wp:posOffset>1905</wp:posOffset>
            </wp:positionH>
            <wp:positionV relativeFrom="paragraph">
              <wp:posOffset>-635</wp:posOffset>
            </wp:positionV>
            <wp:extent cx="5039995" cy="2497455"/>
            <wp:effectExtent l="0" t="0" r="8255"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2497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5C5B9" w14:textId="49DA29A0" w:rsidR="00C67E99" w:rsidRDefault="000041B6" w:rsidP="001B4E4E">
      <w:pPr>
        <w:ind w:left="0" w:firstLine="0"/>
        <w:jc w:val="center"/>
        <w:rPr>
          <w:rFonts w:ascii="Arial" w:hAnsi="Arial" w:cs="Arial"/>
        </w:rPr>
      </w:pPr>
      <w:r>
        <w:rPr>
          <w:rFonts w:ascii="Arial" w:hAnsi="Arial" w:cs="Arial"/>
        </w:rPr>
        <w:t xml:space="preserve">Gambar 4.47 Form Tambah </w:t>
      </w:r>
      <w:r w:rsidR="006C2E04">
        <w:rPr>
          <w:rFonts w:ascii="Arial" w:hAnsi="Arial" w:cs="Arial"/>
          <w:i/>
          <w:iCs/>
        </w:rPr>
        <w:t>User</w:t>
      </w:r>
    </w:p>
    <w:p w14:paraId="28D2E6BF" w14:textId="77777777" w:rsidR="00CC0C0B" w:rsidRDefault="00CC0C0B" w:rsidP="00190802">
      <w:pPr>
        <w:ind w:left="0" w:firstLine="0"/>
        <w:rPr>
          <w:rFonts w:ascii="Arial" w:hAnsi="Arial" w:cs="Arial"/>
        </w:rPr>
      </w:pPr>
    </w:p>
    <w:p w14:paraId="79EBEB7C" w14:textId="13595092"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C0C0B">
        <w:rPr>
          <w:rFonts w:ascii="Arial" w:hAnsi="Arial" w:cs="Arial"/>
          <w:i/>
          <w:iCs/>
        </w:rPr>
        <w:t>Spare Part</w:t>
      </w:r>
    </w:p>
    <w:p w14:paraId="6474A69C" w14:textId="11DAB2CB" w:rsidR="00CC0C0B" w:rsidRDefault="00CC0C0B" w:rsidP="00E07FA7">
      <w:pPr>
        <w:pStyle w:val="ListParagraph"/>
        <w:ind w:left="0" w:firstLine="709"/>
        <w:rPr>
          <w:rFonts w:ascii="Arial" w:hAnsi="Arial" w:cs="Arial"/>
        </w:rPr>
      </w:pPr>
      <w:r>
        <w:rPr>
          <w:rFonts w:ascii="Arial" w:hAnsi="Arial" w:cs="Arial"/>
        </w:rPr>
        <w:t xml:space="preserve">Halaman </w:t>
      </w:r>
      <w:r>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07FA7" w:rsidRPr="00E07FA7">
        <w:rPr>
          <w:rFonts w:ascii="Arial" w:hAnsi="Arial" w:cs="Arial"/>
          <w:i/>
          <w:iCs/>
        </w:rPr>
        <w:t>Spare Part</w:t>
      </w:r>
      <w:r w:rsidR="00E07FA7">
        <w:rPr>
          <w:rFonts w:ascii="Arial" w:hAnsi="Arial" w:cs="Arial"/>
        </w:rPr>
        <w:t xml:space="preserve"> yang tersedia digudang serta beberapa informasinya seperti nama </w:t>
      </w:r>
      <w:r w:rsidR="00E07FA7" w:rsidRPr="00E07FA7">
        <w:rPr>
          <w:rFonts w:ascii="Arial" w:hAnsi="Arial" w:cs="Arial"/>
          <w:i/>
          <w:iCs/>
        </w:rPr>
        <w:t>spare part</w:t>
      </w:r>
      <w:r w:rsidR="00E07FA7">
        <w:rPr>
          <w:rFonts w:ascii="Arial" w:hAnsi="Arial" w:cs="Arial"/>
        </w:rPr>
        <w:t xml:space="preserve">, harga </w:t>
      </w:r>
      <w:r w:rsidR="00E07FA7" w:rsidRPr="00E07FA7">
        <w:rPr>
          <w:rFonts w:ascii="Arial" w:hAnsi="Arial" w:cs="Arial"/>
          <w:i/>
          <w:iCs/>
        </w:rPr>
        <w:t>spare part</w:t>
      </w:r>
      <w:r w:rsidR="00E07FA7">
        <w:rPr>
          <w:rFonts w:ascii="Arial" w:hAnsi="Arial" w:cs="Arial"/>
        </w:rPr>
        <w:t xml:space="preserve">, stok </w:t>
      </w:r>
      <w:r w:rsidR="00E07FA7" w:rsidRPr="00E07FA7">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07FA7" w:rsidRPr="00E07FA7">
        <w:rPr>
          <w:rFonts w:ascii="Arial" w:hAnsi="Arial" w:cs="Arial"/>
          <w:i/>
          <w:iCs/>
        </w:rPr>
        <w:t>spare part</w:t>
      </w:r>
      <w:r w:rsidR="00E07FA7">
        <w:rPr>
          <w:rFonts w:ascii="Arial" w:hAnsi="Arial" w:cs="Arial"/>
        </w:rPr>
        <w:t xml:space="preserve">. Halaman </w:t>
      </w:r>
      <w:r w:rsidR="00E07FA7" w:rsidRPr="00E07FA7">
        <w:rPr>
          <w:rFonts w:ascii="Arial" w:hAnsi="Arial" w:cs="Arial"/>
          <w:i/>
          <w:iCs/>
        </w:rPr>
        <w:t>Spare Part</w:t>
      </w:r>
      <w:r w:rsidR="00E07FA7">
        <w:rPr>
          <w:rFonts w:ascii="Arial" w:hAnsi="Arial" w:cs="Arial"/>
        </w:rPr>
        <w:t xml:space="preserve"> dapat dilihat pada Gambar 4.49.</w:t>
      </w:r>
    </w:p>
    <w:p w14:paraId="71AB2E8B" w14:textId="37B70BC9" w:rsidR="000648F4" w:rsidRDefault="000648F4" w:rsidP="000648F4">
      <w:pPr>
        <w:rPr>
          <w:rFonts w:ascii="Arial" w:hAnsi="Arial" w:cs="Arial"/>
          <w:lang w:val="id-ID"/>
        </w:rPr>
      </w:pPr>
    </w:p>
    <w:p w14:paraId="15607025" w14:textId="77777777" w:rsidR="000648F4" w:rsidRDefault="000648F4" w:rsidP="000648F4">
      <w:pPr>
        <w:jc w:val="center"/>
        <w:rPr>
          <w:rFonts w:ascii="Arial" w:hAnsi="Arial" w:cs="Arial"/>
          <w:lang w:val="id-ID"/>
        </w:rPr>
      </w:pPr>
    </w:p>
    <w:p w14:paraId="341B8023" w14:textId="77777777" w:rsidR="000648F4" w:rsidRDefault="000648F4" w:rsidP="000648F4">
      <w:pPr>
        <w:jc w:val="center"/>
        <w:rPr>
          <w:rFonts w:ascii="Arial" w:hAnsi="Arial" w:cs="Arial"/>
          <w:lang w:val="id-ID"/>
        </w:rPr>
      </w:pPr>
    </w:p>
    <w:p w14:paraId="044BE056" w14:textId="2FBB00D4" w:rsidR="000648F4" w:rsidRPr="000648F4" w:rsidRDefault="000648F4"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78C0D31C">
            <wp:simplePos x="0" y="0"/>
            <wp:positionH relativeFrom="margin">
              <wp:align>left</wp:align>
            </wp:positionH>
            <wp:positionV relativeFrom="paragraph">
              <wp:posOffset>0</wp:posOffset>
            </wp:positionV>
            <wp:extent cx="5039995" cy="2491740"/>
            <wp:effectExtent l="0" t="0" r="8255" b="381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91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99C6B" w14:textId="77777777" w:rsidR="003013CF" w:rsidRDefault="003013CF" w:rsidP="000648F4">
      <w:pPr>
        <w:ind w:left="0" w:firstLine="0"/>
        <w:jc w:val="center"/>
        <w:rPr>
          <w:rFonts w:ascii="Arial" w:hAnsi="Arial" w:cs="Arial"/>
        </w:rPr>
      </w:pPr>
    </w:p>
    <w:p w14:paraId="440D336B" w14:textId="6A6AE353" w:rsidR="00CC0C0B" w:rsidRDefault="000648F4" w:rsidP="000648F4">
      <w:pPr>
        <w:ind w:left="0" w:firstLine="0"/>
        <w:jc w:val="center"/>
        <w:rPr>
          <w:rFonts w:ascii="Arial" w:hAnsi="Arial" w:cs="Arial"/>
          <w:i/>
          <w:iCs/>
        </w:rPr>
      </w:pPr>
      <w:r>
        <w:rPr>
          <w:rFonts w:ascii="Arial" w:hAnsi="Arial" w:cs="Arial"/>
        </w:rPr>
        <w:t xml:space="preserve">Gambar 4.49 Halaman </w:t>
      </w:r>
      <w:r w:rsidRPr="000648F4">
        <w:rPr>
          <w:rFonts w:ascii="Arial" w:hAnsi="Arial" w:cs="Arial"/>
          <w:i/>
          <w:iCs/>
        </w:rPr>
        <w:t>Spare Part</w:t>
      </w:r>
    </w:p>
    <w:p w14:paraId="219FD05B" w14:textId="6A88AA20" w:rsidR="00514B6D" w:rsidRDefault="00514B6D" w:rsidP="00514B6D">
      <w:pPr>
        <w:ind w:left="0" w:firstLine="0"/>
        <w:rPr>
          <w:rFonts w:ascii="Arial" w:hAnsi="Arial" w:cs="Arial"/>
        </w:rPr>
      </w:pPr>
    </w:p>
    <w:p w14:paraId="34732DC2" w14:textId="3671DD42"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Pr="00CC0C0B">
        <w:rPr>
          <w:rFonts w:ascii="Arial" w:hAnsi="Arial" w:cs="Arial"/>
          <w:i/>
          <w:iCs/>
        </w:rPr>
        <w:t>Spare Part</w:t>
      </w:r>
    </w:p>
    <w:p w14:paraId="17F386C9" w14:textId="7B73500F" w:rsidR="00514B6D" w:rsidRDefault="004720D1" w:rsidP="004720D1">
      <w:pPr>
        <w:pStyle w:val="ListParagraph"/>
        <w:ind w:left="0" w:firstLine="709"/>
        <w:rPr>
          <w:rFonts w:ascii="Arial" w:hAnsi="Arial" w:cs="Arial"/>
        </w:rPr>
      </w:pPr>
      <w:r>
        <w:rPr>
          <w:noProof/>
        </w:rPr>
        <w:drawing>
          <wp:anchor distT="0" distB="0" distL="114300" distR="114300" simplePos="0" relativeHeight="251740160" behindDoc="0" locked="0" layoutInCell="1" allowOverlap="1" wp14:anchorId="7D1CEFC9" wp14:editId="03E0B81A">
            <wp:simplePos x="0" y="0"/>
            <wp:positionH relativeFrom="margin">
              <wp:align>left</wp:align>
            </wp:positionH>
            <wp:positionV relativeFrom="paragraph">
              <wp:posOffset>1574800</wp:posOffset>
            </wp:positionV>
            <wp:extent cx="5039995" cy="2484120"/>
            <wp:effectExtent l="0" t="0" r="825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Pr>
          <w:rFonts w:ascii="Arial" w:hAnsi="Arial" w:cs="Arial"/>
        </w:rPr>
        <w:t xml:space="preserve">Halaman Tambah Spare Part berisikan kolom – kolom </w:t>
      </w:r>
      <w:r>
        <w:rPr>
          <w:rFonts w:ascii="Arial" w:hAnsi="Arial" w:cs="Arial"/>
        </w:rPr>
        <w:t xml:space="preserve">mengenai data </w:t>
      </w:r>
      <w:r w:rsidRPr="004720D1">
        <w:rPr>
          <w:rFonts w:ascii="Arial" w:hAnsi="Arial" w:cs="Arial"/>
          <w:i/>
          <w:iCs/>
        </w:rPr>
        <w:t>spare part</w:t>
      </w:r>
      <w:r>
        <w:rPr>
          <w:rFonts w:ascii="Arial" w:hAnsi="Arial" w:cs="Arial"/>
        </w:rPr>
        <w:t xml:space="preserve"> yang akan ditambahkan seperti foto </w:t>
      </w:r>
      <w:r w:rsidRPr="004720D1">
        <w:rPr>
          <w:rFonts w:ascii="Arial" w:hAnsi="Arial" w:cs="Arial"/>
          <w:i/>
          <w:iCs/>
        </w:rPr>
        <w:t>spare part</w:t>
      </w:r>
      <w:r>
        <w:rPr>
          <w:rFonts w:ascii="Arial" w:hAnsi="Arial" w:cs="Arial"/>
        </w:rPr>
        <w:t xml:space="preserve"> yang maksimal berjumlah 5 (lima)</w:t>
      </w:r>
      <w:r w:rsidR="001B4E4E">
        <w:rPr>
          <w:rFonts w:ascii="Arial" w:hAnsi="Arial" w:cs="Arial"/>
        </w:rPr>
        <w:t xml:space="preserve">, </w:t>
      </w:r>
      <w:r>
        <w:rPr>
          <w:rFonts w:ascii="Arial" w:hAnsi="Arial" w:cs="Arial"/>
        </w:rPr>
        <w:t xml:space="preserve">ukuran foto maksimal 10 (sepuluh) MB, nama </w:t>
      </w:r>
      <w:r w:rsidRPr="004720D1">
        <w:rPr>
          <w:rFonts w:ascii="Arial" w:hAnsi="Arial" w:cs="Arial"/>
          <w:i/>
          <w:iCs/>
        </w:rPr>
        <w:t>spare part</w:t>
      </w:r>
      <w:r>
        <w:rPr>
          <w:rFonts w:ascii="Arial" w:hAnsi="Arial" w:cs="Arial"/>
        </w:rPr>
        <w:t xml:space="preserve">, deskripsi </w:t>
      </w:r>
      <w:r w:rsidRPr="004720D1">
        <w:rPr>
          <w:rFonts w:ascii="Arial" w:hAnsi="Arial" w:cs="Arial"/>
          <w:i/>
          <w:iCs/>
        </w:rPr>
        <w:t>spare part</w:t>
      </w:r>
      <w:r>
        <w:rPr>
          <w:rFonts w:ascii="Arial" w:hAnsi="Arial" w:cs="Arial"/>
        </w:rPr>
        <w:t xml:space="preserve">, tipe </w:t>
      </w:r>
      <w:r w:rsidRPr="004720D1">
        <w:rPr>
          <w:rFonts w:ascii="Arial" w:hAnsi="Arial" w:cs="Arial"/>
          <w:i/>
          <w:iCs/>
        </w:rPr>
        <w:t>spare part</w:t>
      </w:r>
      <w:r>
        <w:rPr>
          <w:rFonts w:ascii="Arial" w:hAnsi="Arial" w:cs="Arial"/>
        </w:rPr>
        <w:t xml:space="preserve">, stok </w:t>
      </w:r>
      <w:r w:rsidRPr="004720D1">
        <w:rPr>
          <w:rFonts w:ascii="Arial" w:hAnsi="Arial" w:cs="Arial"/>
          <w:i/>
          <w:iCs/>
        </w:rPr>
        <w:t>spare part</w:t>
      </w:r>
      <w:r>
        <w:rPr>
          <w:rFonts w:ascii="Arial" w:hAnsi="Arial" w:cs="Arial"/>
        </w:rPr>
        <w:t xml:space="preserve"> yang tersedia di gudang, harga asli </w:t>
      </w:r>
      <w:r w:rsidRPr="004720D1">
        <w:rPr>
          <w:rFonts w:ascii="Arial" w:hAnsi="Arial" w:cs="Arial"/>
          <w:i/>
          <w:iCs/>
        </w:rPr>
        <w:t>spare part</w:t>
      </w:r>
      <w:r>
        <w:rPr>
          <w:rFonts w:ascii="Arial" w:hAnsi="Arial" w:cs="Arial"/>
        </w:rPr>
        <w:t xml:space="preserve"> saat pembelian, serta harga </w:t>
      </w:r>
      <w:r w:rsidRPr="004720D1">
        <w:rPr>
          <w:rFonts w:ascii="Arial" w:hAnsi="Arial" w:cs="Arial"/>
          <w:i/>
          <w:iCs/>
        </w:rPr>
        <w:t>spare part</w:t>
      </w:r>
      <w:r>
        <w:rPr>
          <w:rFonts w:ascii="Arial" w:hAnsi="Arial" w:cs="Arial"/>
        </w:rPr>
        <w:t xml:space="preserve"> saat penjualan dan dapat dilihat pada Gambar 4.50.</w:t>
      </w:r>
    </w:p>
    <w:p w14:paraId="24D2F8B7" w14:textId="0E01B8A2" w:rsidR="004720D1" w:rsidRDefault="004720D1" w:rsidP="004720D1">
      <w:pPr>
        <w:jc w:val="left"/>
        <w:rPr>
          <w:rFonts w:ascii="Arial" w:hAnsi="Arial" w:cs="Arial"/>
        </w:rPr>
      </w:pPr>
    </w:p>
    <w:p w14:paraId="7A24A39B" w14:textId="53A4E80B" w:rsidR="004720D1" w:rsidRDefault="004720D1" w:rsidP="004720D1">
      <w:pPr>
        <w:jc w:val="center"/>
        <w:rPr>
          <w:rFonts w:ascii="Arial" w:hAnsi="Arial" w:cs="Arial"/>
        </w:rPr>
      </w:pPr>
    </w:p>
    <w:p w14:paraId="6FA365E3" w14:textId="6133DB80" w:rsidR="00514B6D" w:rsidRPr="00514B6D" w:rsidRDefault="004720D1" w:rsidP="001B4E4E">
      <w:pPr>
        <w:jc w:val="center"/>
        <w:rPr>
          <w:rFonts w:ascii="Arial" w:hAnsi="Arial" w:cs="Arial"/>
        </w:rPr>
      </w:pPr>
      <w:r>
        <w:rPr>
          <w:rFonts w:ascii="Arial" w:hAnsi="Arial" w:cs="Arial"/>
        </w:rPr>
        <w:t xml:space="preserve">Gambar 4.50 Halaman Tambah </w:t>
      </w:r>
      <w:r w:rsidRPr="004720D1">
        <w:rPr>
          <w:rFonts w:ascii="Arial" w:hAnsi="Arial" w:cs="Arial"/>
          <w:i/>
          <w:iCs/>
        </w:rPr>
        <w:t>Spare Part</w:t>
      </w:r>
    </w:p>
    <w:p w14:paraId="4F35E235" w14:textId="0F9E2711"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w:t>
      </w:r>
      <w:r>
        <w:rPr>
          <w:rFonts w:ascii="Arial" w:hAnsi="Arial" w:cs="Arial"/>
        </w:rPr>
        <w:t xml:space="preserve"> Ubah </w:t>
      </w:r>
      <w:r w:rsidRPr="00CC0C0B">
        <w:rPr>
          <w:rFonts w:ascii="Arial" w:hAnsi="Arial" w:cs="Arial"/>
          <w:i/>
          <w:iCs/>
        </w:rPr>
        <w:t>Spare Part</w:t>
      </w:r>
    </w:p>
    <w:p w14:paraId="4ACC2B12" w14:textId="3EF0C1B9" w:rsidR="000648F4" w:rsidRDefault="00EC19D5" w:rsidP="001B4E4E">
      <w:pPr>
        <w:pStyle w:val="ListParagraph"/>
        <w:ind w:left="0" w:firstLine="709"/>
        <w:rPr>
          <w:rFonts w:ascii="Arial" w:hAnsi="Arial" w:cs="Arial"/>
        </w:rPr>
      </w:pPr>
      <w:r>
        <w:rPr>
          <w:noProof/>
        </w:rPr>
        <w:drawing>
          <wp:anchor distT="0" distB="0" distL="114300" distR="114300" simplePos="0" relativeHeight="251741184" behindDoc="0" locked="0" layoutInCell="1" allowOverlap="1" wp14:anchorId="654DF6A4" wp14:editId="3544A795">
            <wp:simplePos x="0" y="0"/>
            <wp:positionH relativeFrom="margin">
              <wp:align>left</wp:align>
            </wp:positionH>
            <wp:positionV relativeFrom="paragraph">
              <wp:posOffset>1498600</wp:posOffset>
            </wp:positionV>
            <wp:extent cx="5039995" cy="2494280"/>
            <wp:effectExtent l="0" t="0" r="8255" b="127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4E">
        <w:rPr>
          <w:rFonts w:ascii="Arial" w:hAnsi="Arial" w:cs="Arial"/>
        </w:rPr>
        <w:t xml:space="preserve">Halaman Ubah Spare Part berisikan kolom – kolom mengenai data spare part yang akan diubah seperti foto </w:t>
      </w:r>
      <w:r w:rsidR="001B4E4E" w:rsidRPr="004720D1">
        <w:rPr>
          <w:rFonts w:ascii="Arial" w:hAnsi="Arial" w:cs="Arial"/>
          <w:i/>
          <w:iCs/>
        </w:rPr>
        <w:t>spare part</w:t>
      </w:r>
      <w:r w:rsidR="001B4E4E">
        <w:rPr>
          <w:rFonts w:ascii="Arial" w:hAnsi="Arial" w:cs="Arial"/>
        </w:rPr>
        <w:t xml:space="preserve"> yang maksimal berjumlah 5 (lima), ukuran foto maksimal 10 (sepuluh) MB, nama </w:t>
      </w:r>
      <w:r w:rsidR="001B4E4E" w:rsidRPr="004720D1">
        <w:rPr>
          <w:rFonts w:ascii="Arial" w:hAnsi="Arial" w:cs="Arial"/>
          <w:i/>
          <w:iCs/>
        </w:rPr>
        <w:t>spare part</w:t>
      </w:r>
      <w:r w:rsidR="001B4E4E">
        <w:rPr>
          <w:rFonts w:ascii="Arial" w:hAnsi="Arial" w:cs="Arial"/>
        </w:rPr>
        <w:t xml:space="preserve">, deskripsi </w:t>
      </w:r>
      <w:r w:rsidR="001B4E4E" w:rsidRPr="004720D1">
        <w:rPr>
          <w:rFonts w:ascii="Arial" w:hAnsi="Arial" w:cs="Arial"/>
          <w:i/>
          <w:iCs/>
        </w:rPr>
        <w:t>spare part</w:t>
      </w:r>
      <w:r w:rsidR="001B4E4E">
        <w:rPr>
          <w:rFonts w:ascii="Arial" w:hAnsi="Arial" w:cs="Arial"/>
        </w:rPr>
        <w:t xml:space="preserve">, tipe </w:t>
      </w:r>
      <w:r w:rsidR="001B4E4E" w:rsidRPr="004720D1">
        <w:rPr>
          <w:rFonts w:ascii="Arial" w:hAnsi="Arial" w:cs="Arial"/>
          <w:i/>
          <w:iCs/>
        </w:rPr>
        <w:t>spare part</w:t>
      </w:r>
      <w:r w:rsidR="001B4E4E">
        <w:rPr>
          <w:rFonts w:ascii="Arial" w:hAnsi="Arial" w:cs="Arial"/>
        </w:rPr>
        <w:t xml:space="preserve">, stok </w:t>
      </w:r>
      <w:r w:rsidR="001B4E4E" w:rsidRPr="004720D1">
        <w:rPr>
          <w:rFonts w:ascii="Arial" w:hAnsi="Arial" w:cs="Arial"/>
          <w:i/>
          <w:iCs/>
        </w:rPr>
        <w:t>spare part</w:t>
      </w:r>
      <w:r w:rsidR="001B4E4E">
        <w:rPr>
          <w:rFonts w:ascii="Arial" w:hAnsi="Arial" w:cs="Arial"/>
        </w:rPr>
        <w:t xml:space="preserve"> yang tersedia di gudang, harga asli </w:t>
      </w:r>
      <w:r w:rsidR="001B4E4E" w:rsidRPr="004720D1">
        <w:rPr>
          <w:rFonts w:ascii="Arial" w:hAnsi="Arial" w:cs="Arial"/>
          <w:i/>
          <w:iCs/>
        </w:rPr>
        <w:t>spare part</w:t>
      </w:r>
      <w:r w:rsidR="001B4E4E">
        <w:rPr>
          <w:rFonts w:ascii="Arial" w:hAnsi="Arial" w:cs="Arial"/>
        </w:rPr>
        <w:t xml:space="preserve"> saat pembelian, serta harga </w:t>
      </w:r>
      <w:r w:rsidR="001B4E4E" w:rsidRPr="004720D1">
        <w:rPr>
          <w:rFonts w:ascii="Arial" w:hAnsi="Arial" w:cs="Arial"/>
          <w:i/>
          <w:iCs/>
        </w:rPr>
        <w:t>spare part</w:t>
      </w:r>
      <w:r w:rsidR="001B4E4E">
        <w:rPr>
          <w:rFonts w:ascii="Arial" w:hAnsi="Arial" w:cs="Arial"/>
        </w:rPr>
        <w:t xml:space="preserve"> saat penjualan dan dapat dilihat pada Gambar 4.51.</w:t>
      </w:r>
    </w:p>
    <w:p w14:paraId="0ED01C51" w14:textId="1B247FB2" w:rsidR="00EC19D5" w:rsidRDefault="00EC19D5" w:rsidP="00EC19D5">
      <w:pPr>
        <w:rPr>
          <w:rFonts w:ascii="Arial" w:hAnsi="Arial" w:cs="Arial"/>
        </w:rPr>
      </w:pPr>
    </w:p>
    <w:p w14:paraId="62439426" w14:textId="479F7D96" w:rsidR="00EC19D5" w:rsidRDefault="00EC19D5" w:rsidP="00EC19D5">
      <w:pPr>
        <w:jc w:val="center"/>
        <w:rPr>
          <w:rFonts w:ascii="Arial" w:hAnsi="Arial" w:cs="Arial"/>
        </w:rPr>
      </w:pPr>
      <w:r>
        <w:rPr>
          <w:rFonts w:ascii="Arial" w:hAnsi="Arial" w:cs="Arial"/>
        </w:rPr>
        <w:t xml:space="preserve">Gambar </w:t>
      </w:r>
      <w:r w:rsidR="00A632EB">
        <w:rPr>
          <w:rFonts w:ascii="Arial" w:hAnsi="Arial" w:cs="Arial"/>
        </w:rPr>
        <w:t>4</w:t>
      </w:r>
      <w:r>
        <w:rPr>
          <w:rFonts w:ascii="Arial" w:hAnsi="Arial" w:cs="Arial"/>
        </w:rPr>
        <w:t>.5</w:t>
      </w:r>
      <w:r w:rsidR="00A632EB">
        <w:rPr>
          <w:rFonts w:ascii="Arial" w:hAnsi="Arial" w:cs="Arial"/>
        </w:rPr>
        <w:t>1</w:t>
      </w:r>
      <w:r>
        <w:rPr>
          <w:rFonts w:ascii="Arial" w:hAnsi="Arial" w:cs="Arial"/>
        </w:rPr>
        <w:t xml:space="preserve"> Halaman Ubah Spare Part</w:t>
      </w:r>
    </w:p>
    <w:p w14:paraId="758397E5" w14:textId="4A2B0B84" w:rsidR="00EC19D5" w:rsidRDefault="00EC19D5" w:rsidP="00EC19D5">
      <w:pPr>
        <w:rPr>
          <w:rFonts w:ascii="Arial" w:hAnsi="Arial" w:cs="Arial"/>
        </w:rPr>
      </w:pPr>
    </w:p>
    <w:p w14:paraId="091DB7A9" w14:textId="0D3E27F7"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C70612">
        <w:rPr>
          <w:rFonts w:ascii="Arial" w:hAnsi="Arial" w:cs="Arial"/>
        </w:rPr>
        <w:t>Admin</w:t>
      </w:r>
    </w:p>
    <w:p w14:paraId="248FD698" w14:textId="4ACCE76C" w:rsidR="00C70612" w:rsidRDefault="00C70612" w:rsidP="00C70612">
      <w:pPr>
        <w:pStyle w:val="ListParagraph"/>
        <w:ind w:left="0" w:firstLine="709"/>
        <w:rPr>
          <w:rFonts w:ascii="Arial" w:hAnsi="Arial" w:cs="Arial"/>
        </w:rPr>
      </w:pPr>
      <w:r>
        <w:rPr>
          <w:noProof/>
        </w:rPr>
        <w:drawing>
          <wp:anchor distT="0" distB="0" distL="114300" distR="114300" simplePos="0" relativeHeight="251742208" behindDoc="0" locked="0" layoutInCell="1" allowOverlap="1" wp14:anchorId="4FE06437" wp14:editId="487A846C">
            <wp:simplePos x="0" y="0"/>
            <wp:positionH relativeFrom="margin">
              <wp:align>right</wp:align>
            </wp:positionH>
            <wp:positionV relativeFrom="paragraph">
              <wp:posOffset>796290</wp:posOffset>
            </wp:positionV>
            <wp:extent cx="5039995" cy="2529205"/>
            <wp:effectExtent l="0" t="0" r="8255" b="444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Admin merupakan halaman yang menampilkan daftar dari admin yang ada pada Oneya Solutions beserta kontaknya dan dapa dilihat pada Gambar </w:t>
      </w:r>
      <w:r w:rsidR="00A632EB">
        <w:rPr>
          <w:rFonts w:ascii="Arial" w:hAnsi="Arial" w:cs="Arial"/>
        </w:rPr>
        <w:t>4</w:t>
      </w:r>
      <w:r>
        <w:rPr>
          <w:rFonts w:ascii="Arial" w:hAnsi="Arial" w:cs="Arial"/>
        </w:rPr>
        <w:t>.5</w:t>
      </w:r>
      <w:r w:rsidR="00A632EB">
        <w:rPr>
          <w:rFonts w:ascii="Arial" w:hAnsi="Arial" w:cs="Arial"/>
        </w:rPr>
        <w:t>2</w:t>
      </w:r>
      <w:r>
        <w:rPr>
          <w:rFonts w:ascii="Arial" w:hAnsi="Arial" w:cs="Arial"/>
        </w:rPr>
        <w:t>.</w:t>
      </w:r>
    </w:p>
    <w:p w14:paraId="19D16803" w14:textId="0723A5F7" w:rsidR="00C70612" w:rsidRDefault="00C70612" w:rsidP="00C70612">
      <w:pPr>
        <w:ind w:left="0" w:firstLine="0"/>
        <w:jc w:val="center"/>
        <w:rPr>
          <w:rFonts w:ascii="Arial" w:hAnsi="Arial" w:cs="Arial"/>
        </w:rPr>
      </w:pPr>
      <w:r>
        <w:rPr>
          <w:rFonts w:ascii="Arial" w:hAnsi="Arial" w:cs="Arial"/>
        </w:rPr>
        <w:lastRenderedPageBreak/>
        <w:t xml:space="preserve">Gambar </w:t>
      </w:r>
      <w:r w:rsidR="00FA0981">
        <w:rPr>
          <w:rFonts w:ascii="Arial" w:hAnsi="Arial" w:cs="Arial"/>
        </w:rPr>
        <w:t>4</w:t>
      </w:r>
      <w:r>
        <w:rPr>
          <w:rFonts w:ascii="Arial" w:hAnsi="Arial" w:cs="Arial"/>
        </w:rPr>
        <w:t>.5</w:t>
      </w:r>
      <w:r w:rsidR="00A632EB">
        <w:rPr>
          <w:rFonts w:ascii="Arial" w:hAnsi="Arial" w:cs="Arial"/>
        </w:rPr>
        <w:t>2</w:t>
      </w:r>
      <w:r>
        <w:rPr>
          <w:rFonts w:ascii="Arial" w:hAnsi="Arial" w:cs="Arial"/>
        </w:rPr>
        <w:t xml:space="preserve"> Halaman Admin</w:t>
      </w:r>
    </w:p>
    <w:p w14:paraId="102B4503" w14:textId="77777777" w:rsidR="00425686" w:rsidRPr="00C70612" w:rsidRDefault="00425686" w:rsidP="00C70612">
      <w:pPr>
        <w:ind w:left="0" w:firstLine="0"/>
        <w:jc w:val="center"/>
        <w:rPr>
          <w:rFonts w:ascii="Arial" w:hAnsi="Arial" w:cs="Arial"/>
        </w:rPr>
      </w:pPr>
    </w:p>
    <w:p w14:paraId="176D2A55" w14:textId="14B0C481" w:rsidR="00425686" w:rsidRPr="00425686" w:rsidRDefault="00425686" w:rsidP="00425686">
      <w:pPr>
        <w:pStyle w:val="ListParagraph"/>
        <w:numPr>
          <w:ilvl w:val="0"/>
          <w:numId w:val="31"/>
        </w:numPr>
        <w:ind w:left="709" w:hanging="709"/>
        <w:jc w:val="left"/>
        <w:rPr>
          <w:rFonts w:ascii="Arial" w:hAnsi="Arial" w:cs="Arial"/>
          <w:lang w:val="id-ID"/>
        </w:rPr>
      </w:pPr>
      <w:r>
        <w:rPr>
          <w:rFonts w:ascii="Arial" w:hAnsi="Arial" w:cs="Arial"/>
        </w:rPr>
        <w:t>Form Tambah Admin</w:t>
      </w:r>
    </w:p>
    <w:p w14:paraId="3747194A" w14:textId="43939482" w:rsidR="00425686" w:rsidRDefault="00425686" w:rsidP="00A632EB">
      <w:pPr>
        <w:pStyle w:val="ListParagraph"/>
        <w:ind w:left="0" w:firstLine="709"/>
        <w:rPr>
          <w:rFonts w:ascii="Arial" w:hAnsi="Arial" w:cs="Arial"/>
        </w:rPr>
      </w:pPr>
      <w:r>
        <w:rPr>
          <w:rFonts w:ascii="Arial" w:hAnsi="Arial" w:cs="Arial"/>
        </w:rPr>
        <w:t xml:space="preserve">Form Tambah Admin berisikan kolom – kolom mengenai data dari admin seperti </w:t>
      </w:r>
      <w:r w:rsidR="00A632EB">
        <w:rPr>
          <w:rFonts w:ascii="Arial" w:hAnsi="Arial" w:cs="Arial"/>
        </w:rPr>
        <w:t>nama admin, username admin, jenis kelamin admin, serta email admin dan dapat dilihat pada Gambar 4.53.</w:t>
      </w:r>
    </w:p>
    <w:p w14:paraId="1A832621" w14:textId="787416D5" w:rsidR="00A632EB" w:rsidRDefault="00A632EB" w:rsidP="00A632EB">
      <w:pPr>
        <w:jc w:val="left"/>
        <w:rPr>
          <w:rFonts w:ascii="Arial" w:hAnsi="Arial" w:cs="Arial"/>
          <w:lang w:val="id-ID"/>
        </w:rPr>
      </w:pPr>
    </w:p>
    <w:p w14:paraId="1C89CAC3" w14:textId="2F66C67E" w:rsidR="00A632EB" w:rsidRPr="00A632EB" w:rsidRDefault="00A632EB" w:rsidP="00A632EB">
      <w:pPr>
        <w:jc w:val="left"/>
        <w:rPr>
          <w:rFonts w:ascii="Arial" w:hAnsi="Arial" w:cs="Arial"/>
          <w:lang w:val="id-ID"/>
        </w:rPr>
      </w:pPr>
      <w:r>
        <w:rPr>
          <w:noProof/>
        </w:rPr>
        <w:drawing>
          <wp:anchor distT="0" distB="0" distL="114300" distR="114300" simplePos="0" relativeHeight="251743232" behindDoc="0" locked="0" layoutInCell="1" allowOverlap="1" wp14:anchorId="414A9DFB" wp14:editId="793F0C64">
            <wp:simplePos x="0" y="0"/>
            <wp:positionH relativeFrom="column">
              <wp:posOffset>0</wp:posOffset>
            </wp:positionH>
            <wp:positionV relativeFrom="paragraph">
              <wp:posOffset>-635</wp:posOffset>
            </wp:positionV>
            <wp:extent cx="5039995" cy="2499995"/>
            <wp:effectExtent l="0" t="0" r="8255" b="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BCB13" w14:textId="6F894CFE" w:rsidR="00C70612" w:rsidRPr="00A632EB" w:rsidRDefault="00A632EB" w:rsidP="00A632EB">
      <w:pPr>
        <w:ind w:left="0" w:firstLine="0"/>
        <w:jc w:val="center"/>
        <w:rPr>
          <w:rFonts w:ascii="Arial" w:hAnsi="Arial" w:cs="Arial"/>
        </w:rPr>
      </w:pPr>
      <w:r>
        <w:rPr>
          <w:rFonts w:ascii="Arial" w:hAnsi="Arial" w:cs="Arial"/>
        </w:rPr>
        <w:t>Gambar 4.53 Form Tambah Admin</w:t>
      </w:r>
    </w:p>
    <w:p w14:paraId="216E8B5E" w14:textId="1D7E7D05" w:rsidR="00425686" w:rsidRDefault="00425686" w:rsidP="00425686">
      <w:pPr>
        <w:ind w:left="0" w:firstLine="0"/>
        <w:rPr>
          <w:rFonts w:ascii="Arial" w:hAnsi="Arial" w:cs="Arial"/>
          <w:lang w:val="id-ID"/>
        </w:rPr>
      </w:pPr>
    </w:p>
    <w:p w14:paraId="41AF20FF" w14:textId="3D7DFB56" w:rsidR="00A632EB" w:rsidRPr="00425686" w:rsidRDefault="00A632EB" w:rsidP="00A632EB">
      <w:pPr>
        <w:pStyle w:val="ListParagraph"/>
        <w:numPr>
          <w:ilvl w:val="0"/>
          <w:numId w:val="31"/>
        </w:numPr>
        <w:ind w:left="709" w:hanging="709"/>
        <w:jc w:val="left"/>
        <w:rPr>
          <w:rFonts w:ascii="Arial" w:hAnsi="Arial" w:cs="Arial"/>
          <w:lang w:val="id-ID"/>
        </w:rPr>
      </w:pPr>
      <w:r>
        <w:rPr>
          <w:rFonts w:ascii="Arial" w:hAnsi="Arial" w:cs="Arial"/>
        </w:rPr>
        <w:t>Halaman Detail Admin</w:t>
      </w:r>
    </w:p>
    <w:p w14:paraId="73DF2819" w14:textId="270EBD1A" w:rsidR="00A632EB" w:rsidRDefault="00A632EB" w:rsidP="00A632EB">
      <w:pPr>
        <w:ind w:left="0" w:firstLine="709"/>
        <w:rPr>
          <w:rFonts w:ascii="Arial" w:hAnsi="Arial" w:cs="Arial"/>
        </w:rPr>
      </w:pPr>
      <w:r>
        <w:rPr>
          <w:rFonts w:ascii="Arial" w:hAnsi="Arial" w:cs="Arial"/>
        </w:rPr>
        <w:t>Halaman Detail Admin merupakan halaman yang menampilkan data lengkap dari admin</w:t>
      </w:r>
      <w:r w:rsidRPr="00A632EB">
        <w:rPr>
          <w:rFonts w:ascii="Arial" w:hAnsi="Arial" w:cs="Arial"/>
        </w:rPr>
        <w:t xml:space="preserve"> </w:t>
      </w:r>
      <w:r>
        <w:rPr>
          <w:rFonts w:ascii="Arial" w:hAnsi="Arial" w:cs="Arial"/>
        </w:rPr>
        <w:t xml:space="preserve">seperti nama, </w:t>
      </w:r>
      <w:r w:rsidRPr="00BA147C">
        <w:rPr>
          <w:rFonts w:ascii="Arial" w:hAnsi="Arial" w:cs="Arial"/>
          <w:i/>
          <w:iCs/>
        </w:rPr>
        <w:t>username</w:t>
      </w:r>
      <w:r>
        <w:rPr>
          <w:rFonts w:ascii="Arial" w:hAnsi="Arial" w:cs="Arial"/>
        </w:rPr>
        <w:t>, jenis kelamin, alamat, email serta nomor telepon dan dapat dilihat pada Gambar 4.54.</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3C1615E0">
            <wp:simplePos x="0" y="0"/>
            <wp:positionH relativeFrom="margin">
              <wp:align>left</wp:align>
            </wp:positionH>
            <wp:positionV relativeFrom="paragraph">
              <wp:posOffset>186690</wp:posOffset>
            </wp:positionV>
            <wp:extent cx="5039995" cy="2458085"/>
            <wp:effectExtent l="0" t="0" r="8255"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3999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98D921" w14:textId="28A8DF17" w:rsidR="002E454A" w:rsidRPr="00BA147C" w:rsidRDefault="002E454A" w:rsidP="002E454A">
      <w:pPr>
        <w:jc w:val="center"/>
        <w:rPr>
          <w:rFonts w:ascii="Arial" w:hAnsi="Arial" w:cs="Arial"/>
        </w:rPr>
      </w:pPr>
      <w:r>
        <w:rPr>
          <w:rFonts w:ascii="Arial" w:hAnsi="Arial" w:cs="Arial"/>
        </w:rPr>
        <w:lastRenderedPageBreak/>
        <w:t>Gambar 4.54 Halaman Detail Admin</w:t>
      </w:r>
    </w:p>
    <w:p w14:paraId="007272EA" w14:textId="53124BB4"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3B80B842" w:rsidR="00673F38" w:rsidRDefault="00673F38" w:rsidP="00B228DD">
      <w:pPr>
        <w:pStyle w:val="ListParagraph"/>
        <w:ind w:left="0" w:firstLine="709"/>
        <w:rPr>
          <w:rFonts w:ascii="Arial" w:hAnsi="Arial" w:cs="Arial"/>
        </w:rPr>
      </w:pPr>
      <w:r>
        <w:rPr>
          <w:noProof/>
        </w:rPr>
        <w:drawing>
          <wp:anchor distT="0" distB="0" distL="114300" distR="114300" simplePos="0" relativeHeight="251745280" behindDoc="0" locked="0" layoutInCell="1" allowOverlap="1" wp14:anchorId="2CEEB1F6" wp14:editId="54299ECE">
            <wp:simplePos x="0" y="0"/>
            <wp:positionH relativeFrom="margin">
              <wp:align>left</wp:align>
            </wp:positionH>
            <wp:positionV relativeFrom="paragraph">
              <wp:posOffset>864235</wp:posOffset>
            </wp:positionV>
            <wp:extent cx="5039995" cy="2484120"/>
            <wp:effectExtent l="0" t="0" r="8255"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248412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Pr>
          <w:rFonts w:ascii="Arial" w:hAnsi="Arial" w:cs="Arial"/>
        </w:rPr>
        <w:t>Halaman Teknisi merupakan halaman yang menampilkan daftar teknisi yang terdata dalam sistem beserta beberapa kontaknya dan dapat dilihat pada Gambar 4.55.</w:t>
      </w:r>
    </w:p>
    <w:p w14:paraId="2E0887FD" w14:textId="64C917EE" w:rsidR="00673F38" w:rsidRDefault="00673F38" w:rsidP="00673F38">
      <w:pPr>
        <w:rPr>
          <w:rFonts w:ascii="Arial" w:hAnsi="Arial" w:cs="Arial"/>
        </w:rPr>
      </w:pPr>
    </w:p>
    <w:p w14:paraId="6D4AFF91" w14:textId="6FEDA867" w:rsidR="00A12ABC" w:rsidRDefault="00673F38" w:rsidP="00673F38">
      <w:pPr>
        <w:jc w:val="center"/>
        <w:rPr>
          <w:rFonts w:ascii="Arial" w:hAnsi="Arial" w:cs="Arial"/>
        </w:rPr>
      </w:pPr>
      <w:r>
        <w:rPr>
          <w:rFonts w:ascii="Arial" w:hAnsi="Arial" w:cs="Arial"/>
        </w:rPr>
        <w:t>Gambar 4.55 Halaman Teknisi</w:t>
      </w:r>
    </w:p>
    <w:p w14:paraId="0B626BEF" w14:textId="7B47F240" w:rsidR="00673F38" w:rsidRDefault="00673F38" w:rsidP="00673F38">
      <w:pPr>
        <w:rPr>
          <w:rFonts w:ascii="Arial" w:hAnsi="Arial" w:cs="Arial"/>
        </w:rPr>
      </w:pPr>
    </w:p>
    <w:p w14:paraId="1A3D6C46" w14:textId="2C2A3F1F" w:rsidR="00746CE6" w:rsidRPr="00A12ABC" w:rsidRDefault="00746CE6" w:rsidP="00746CE6">
      <w:pPr>
        <w:pStyle w:val="ListParagraph"/>
        <w:numPr>
          <w:ilvl w:val="0"/>
          <w:numId w:val="31"/>
        </w:numPr>
        <w:ind w:left="709" w:hanging="709"/>
        <w:jc w:val="left"/>
        <w:rPr>
          <w:rFonts w:ascii="Arial" w:hAnsi="Arial" w:cs="Arial"/>
          <w:lang w:val="id-ID"/>
        </w:rPr>
      </w:pPr>
      <w:r>
        <w:rPr>
          <w:rFonts w:ascii="Arial" w:hAnsi="Arial" w:cs="Arial"/>
        </w:rPr>
        <w:t>Form Tambah Teknisi</w:t>
      </w:r>
    </w:p>
    <w:p w14:paraId="699147D3" w14:textId="4E1384F7" w:rsidR="00746CE6" w:rsidRDefault="00746CE6" w:rsidP="00746CE6">
      <w:pPr>
        <w:pStyle w:val="ListParagraph"/>
        <w:ind w:left="0" w:firstLine="709"/>
        <w:rPr>
          <w:rFonts w:ascii="Arial" w:hAnsi="Arial" w:cs="Arial"/>
        </w:rPr>
      </w:pPr>
      <w:r>
        <w:rPr>
          <w:rFonts w:ascii="Arial" w:hAnsi="Arial" w:cs="Arial"/>
        </w:rPr>
        <w:t>Form Tambah Teknisi berisikan kolom – kolom mengenai data dari teknisi seperti nama teknisi, username teknisi, jenis kelamin teknisi, serta email teknisi dan dapat dilihat pada Gambar 4.56.</w:t>
      </w:r>
    </w:p>
    <w:p w14:paraId="58D53125" w14:textId="6C9F9AAE" w:rsidR="00F3096D" w:rsidRDefault="00F3096D" w:rsidP="00F3096D">
      <w:pPr>
        <w:rPr>
          <w:rFonts w:ascii="Arial" w:hAnsi="Arial" w:cs="Arial"/>
        </w:rPr>
      </w:pPr>
      <w:r>
        <w:rPr>
          <w:noProof/>
        </w:rPr>
        <w:drawing>
          <wp:anchor distT="0" distB="0" distL="114300" distR="114300" simplePos="0" relativeHeight="251746304" behindDoc="0" locked="0" layoutInCell="1" allowOverlap="1" wp14:anchorId="7390AF99" wp14:editId="77AD50C7">
            <wp:simplePos x="0" y="0"/>
            <wp:positionH relativeFrom="margin">
              <wp:align>right</wp:align>
            </wp:positionH>
            <wp:positionV relativeFrom="paragraph">
              <wp:posOffset>313055</wp:posOffset>
            </wp:positionV>
            <wp:extent cx="5039995" cy="2442210"/>
            <wp:effectExtent l="0" t="0" r="8255"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2AE90C2C" w:rsidR="00F3096D" w:rsidRDefault="00F3096D" w:rsidP="00F3096D">
      <w:pPr>
        <w:ind w:left="0" w:firstLine="0"/>
        <w:jc w:val="center"/>
        <w:rPr>
          <w:rFonts w:ascii="Arial" w:hAnsi="Arial" w:cs="Arial"/>
        </w:rPr>
      </w:pPr>
      <w:r>
        <w:rPr>
          <w:rFonts w:ascii="Arial" w:hAnsi="Arial" w:cs="Arial"/>
        </w:rPr>
        <w:lastRenderedPageBreak/>
        <w:t>Gambar 4.</w:t>
      </w:r>
      <w:r w:rsidR="00FA0981">
        <w:rPr>
          <w:rFonts w:ascii="Arial" w:hAnsi="Arial" w:cs="Arial"/>
        </w:rPr>
        <w:t>56</w:t>
      </w:r>
      <w:r>
        <w:rPr>
          <w:rFonts w:ascii="Arial" w:hAnsi="Arial" w:cs="Arial"/>
        </w:rPr>
        <w:t xml:space="preserve"> Form Tambah Teknisi</w:t>
      </w:r>
    </w:p>
    <w:p w14:paraId="45AA4D4B" w14:textId="3163FEA1" w:rsidR="00F3096D" w:rsidRDefault="00F3096D" w:rsidP="00F3096D">
      <w:pPr>
        <w:ind w:left="0" w:firstLine="0"/>
        <w:rPr>
          <w:rFonts w:ascii="Arial" w:hAnsi="Arial" w:cs="Arial"/>
        </w:rPr>
      </w:pPr>
    </w:p>
    <w:p w14:paraId="7F14FFD6" w14:textId="4EF06919" w:rsidR="00FA0981" w:rsidRPr="00425686" w:rsidRDefault="00FA0981" w:rsidP="00FA0981">
      <w:pPr>
        <w:pStyle w:val="ListParagraph"/>
        <w:numPr>
          <w:ilvl w:val="0"/>
          <w:numId w:val="31"/>
        </w:numPr>
        <w:ind w:left="709" w:hanging="709"/>
        <w:jc w:val="left"/>
        <w:rPr>
          <w:rFonts w:ascii="Arial" w:hAnsi="Arial" w:cs="Arial"/>
          <w:lang w:val="id-ID"/>
        </w:rPr>
      </w:pPr>
      <w:r>
        <w:rPr>
          <w:rFonts w:ascii="Arial" w:hAnsi="Arial" w:cs="Arial"/>
        </w:rPr>
        <w:t>Halaman Detail Teknisi</w:t>
      </w:r>
    </w:p>
    <w:p w14:paraId="2F54CC38" w14:textId="7D5A34B7" w:rsidR="00BF1DDD" w:rsidRDefault="00BF1DDD" w:rsidP="00FA0981">
      <w:pPr>
        <w:ind w:left="0" w:firstLine="709"/>
        <w:rPr>
          <w:rFonts w:ascii="Arial" w:hAnsi="Arial" w:cs="Arial"/>
        </w:rPr>
      </w:pPr>
      <w:r>
        <w:rPr>
          <w:noProof/>
        </w:rPr>
        <w:drawing>
          <wp:anchor distT="0" distB="0" distL="114300" distR="114300" simplePos="0" relativeHeight="251747328" behindDoc="0" locked="0" layoutInCell="1" allowOverlap="1" wp14:anchorId="4B2DDF36" wp14:editId="08A5394F">
            <wp:simplePos x="0" y="0"/>
            <wp:positionH relativeFrom="margin">
              <wp:align>left</wp:align>
            </wp:positionH>
            <wp:positionV relativeFrom="paragraph">
              <wp:posOffset>1268095</wp:posOffset>
            </wp:positionV>
            <wp:extent cx="5039995" cy="2478405"/>
            <wp:effectExtent l="0" t="0" r="8255"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14:sizeRelH relativeFrom="page">
              <wp14:pctWidth>0</wp14:pctWidth>
            </wp14:sizeRelH>
            <wp14:sizeRelV relativeFrom="page">
              <wp14:pctHeight>0</wp14:pctHeight>
            </wp14:sizeRelV>
          </wp:anchor>
        </w:drawing>
      </w:r>
      <w:r w:rsidR="00FA0981">
        <w:rPr>
          <w:rFonts w:ascii="Arial" w:hAnsi="Arial" w:cs="Arial"/>
        </w:rPr>
        <w:t xml:space="preserve">Halaman Detail Teknisi merupakah halaman yang menampilkan data lengkap dari teknisi seperti nama, </w:t>
      </w:r>
      <w:r w:rsidR="00FA0981" w:rsidRPr="00BA147C">
        <w:rPr>
          <w:rFonts w:ascii="Arial" w:hAnsi="Arial" w:cs="Arial"/>
          <w:i/>
          <w:iCs/>
        </w:rPr>
        <w:t>username</w:t>
      </w:r>
      <w:r w:rsidR="00FA0981">
        <w:rPr>
          <w:rFonts w:ascii="Arial" w:hAnsi="Arial" w:cs="Arial"/>
        </w:rPr>
        <w:t>, jenis kelamin, alamat, email serta nomor telepon. Admin dapat melakukan perubahan data teknisi, mereset password teknisi, serta dapat melihat grafik keberhasilan perbaikan teknisi dan dapat dilihat pada Gambar 4.57.</w:t>
      </w:r>
    </w:p>
    <w:p w14:paraId="0DEDF441" w14:textId="459443AC" w:rsidR="00BF1DDD" w:rsidRDefault="00BF1DDD" w:rsidP="00BF1DDD">
      <w:pPr>
        <w:rPr>
          <w:rFonts w:ascii="Arial" w:hAnsi="Arial" w:cs="Arial"/>
        </w:rPr>
      </w:pPr>
    </w:p>
    <w:p w14:paraId="63F4EB42" w14:textId="6A394898" w:rsidR="00BF1DDD" w:rsidRDefault="00BF1DDD" w:rsidP="00BF1DDD">
      <w:pPr>
        <w:jc w:val="center"/>
        <w:rPr>
          <w:rFonts w:ascii="Arial" w:hAnsi="Arial" w:cs="Arial"/>
        </w:rPr>
      </w:pPr>
      <w:r>
        <w:rPr>
          <w:rFonts w:ascii="Arial" w:hAnsi="Arial" w:cs="Arial"/>
        </w:rPr>
        <w:t>Gambar 4.57 Halaman Detail Teknisi</w:t>
      </w:r>
    </w:p>
    <w:p w14:paraId="642C2BCC" w14:textId="1EA482AE" w:rsidR="00F3096D" w:rsidRDefault="00F3096D" w:rsidP="00BF1DDD">
      <w:pPr>
        <w:rPr>
          <w:rFonts w:ascii="Arial" w:hAnsi="Arial" w:cs="Arial"/>
        </w:rPr>
      </w:pPr>
    </w:p>
    <w:p w14:paraId="7FD99D02" w14:textId="11707167"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Halaman Ubah Biodata</w:t>
      </w:r>
    </w:p>
    <w:p w14:paraId="1D56EDB2" w14:textId="30124742" w:rsidR="00534318" w:rsidRDefault="00534318" w:rsidP="00534318">
      <w:pPr>
        <w:pStyle w:val="ListParagraph"/>
        <w:ind w:left="0" w:firstLine="709"/>
        <w:rPr>
          <w:rFonts w:ascii="Arial" w:hAnsi="Arial" w:cs="Arial"/>
        </w:rPr>
      </w:pPr>
      <w:r>
        <w:rPr>
          <w:rFonts w:ascii="Arial" w:hAnsi="Arial" w:cs="Arial"/>
        </w:rPr>
        <w:t>Halaman Ubah Biodata berisikan kolom – kolom profil dan kontak yang dapat diubah seperti nama, username, jenis kelamin, alamat, email serta nomor telepon. Dalam halaman biodata, admin juga dapat mengubah passwordnya serta dapat mengubah foto profilnya dan dapat dilihat pada Gambar 4.58.</w:t>
      </w:r>
    </w:p>
    <w:p w14:paraId="440AD862" w14:textId="37129C5C" w:rsidR="00534318" w:rsidRDefault="00534318" w:rsidP="00534318">
      <w:pPr>
        <w:rPr>
          <w:rFonts w:ascii="Arial" w:hAnsi="Arial" w:cs="Arial"/>
        </w:rPr>
      </w:pPr>
    </w:p>
    <w:p w14:paraId="21BB3E0F" w14:textId="60054478" w:rsidR="00534318" w:rsidRPr="00534318" w:rsidRDefault="00534318" w:rsidP="00534318">
      <w:pPr>
        <w:rPr>
          <w:rFonts w:ascii="Arial" w:hAnsi="Arial" w:cs="Arial"/>
          <w:lang w:val="id-ID"/>
        </w:rPr>
      </w:pPr>
      <w:r>
        <w:rPr>
          <w:noProof/>
        </w:rPr>
        <w:drawing>
          <wp:anchor distT="0" distB="0" distL="114300" distR="114300" simplePos="0" relativeHeight="251748352" behindDoc="0" locked="0" layoutInCell="1" allowOverlap="1" wp14:anchorId="67022AD6" wp14:editId="4520A1A2">
            <wp:simplePos x="0" y="0"/>
            <wp:positionH relativeFrom="margin">
              <wp:align>center</wp:align>
            </wp:positionH>
            <wp:positionV relativeFrom="paragraph">
              <wp:posOffset>-150495</wp:posOffset>
            </wp:positionV>
            <wp:extent cx="4239895" cy="2040890"/>
            <wp:effectExtent l="0" t="0" r="8255"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39895" cy="2040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318">
        <w:rPr>
          <w:rFonts w:ascii="Arial" w:hAnsi="Arial" w:cs="Arial"/>
        </w:rPr>
        <w:t xml:space="preserve"> </w:t>
      </w:r>
    </w:p>
    <w:p w14:paraId="2835FFF0" w14:textId="77777777" w:rsidR="00534318" w:rsidRDefault="00534318" w:rsidP="00BF1DDD">
      <w:pPr>
        <w:rPr>
          <w:rFonts w:ascii="Arial" w:hAnsi="Arial" w:cs="Arial"/>
        </w:rPr>
      </w:pPr>
    </w:p>
    <w:p w14:paraId="69D19559" w14:textId="77777777" w:rsidR="00F3096D" w:rsidRPr="00F3096D" w:rsidRDefault="00F3096D" w:rsidP="00F3096D">
      <w:pPr>
        <w:rPr>
          <w:rFonts w:ascii="Arial" w:hAnsi="Arial" w:cs="Arial"/>
        </w:rPr>
      </w:pP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33C5215B" w14:textId="497155E2" w:rsidR="00C70612" w:rsidRDefault="00534318" w:rsidP="00534318">
      <w:pPr>
        <w:jc w:val="center"/>
        <w:rPr>
          <w:rFonts w:ascii="Arial" w:hAnsi="Arial" w:cs="Arial"/>
        </w:rPr>
      </w:pPr>
      <w:r>
        <w:rPr>
          <w:rFonts w:ascii="Arial" w:hAnsi="Arial" w:cs="Arial"/>
        </w:rPr>
        <w:lastRenderedPageBreak/>
        <w:t>Gambar 4.59 Halaman Ubah Biodata</w:t>
      </w:r>
    </w:p>
    <w:p w14:paraId="1BF8A502" w14:textId="4EAB810F" w:rsidR="007E5226" w:rsidRDefault="007E5226" w:rsidP="007E5226">
      <w:pPr>
        <w:rPr>
          <w:rFonts w:ascii="Arial" w:hAnsi="Arial" w:cs="Arial"/>
        </w:rPr>
      </w:pPr>
    </w:p>
    <w:p w14:paraId="2483037A" w14:textId="77777777" w:rsidR="007E5226" w:rsidRDefault="007E5226" w:rsidP="007E5226">
      <w:pPr>
        <w:rPr>
          <w:rFonts w:ascii="Arial" w:hAnsi="Arial" w:cs="Arial"/>
        </w:rPr>
      </w:pPr>
    </w:p>
    <w:p w14:paraId="7FF0A9B5" w14:textId="5C7619F1"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9CE1562" w14:textId="7D5380DF" w:rsidR="007E5226" w:rsidRPr="00534318" w:rsidRDefault="007E5226" w:rsidP="007E5226">
      <w:pPr>
        <w:pStyle w:val="ListParagraph"/>
        <w:ind w:left="0" w:firstLine="709"/>
        <w:rPr>
          <w:rFonts w:ascii="Arial" w:hAnsi="Arial" w:cs="Arial"/>
          <w:lang w:val="id-ID"/>
        </w:rPr>
      </w:pPr>
      <w:r>
        <w:rPr>
          <w:noProof/>
        </w:rPr>
        <w:drawing>
          <wp:anchor distT="0" distB="0" distL="114300" distR="114300" simplePos="0" relativeHeight="251749376" behindDoc="0" locked="0" layoutInCell="1" allowOverlap="1" wp14:anchorId="5B04E79C" wp14:editId="6EA5DE2E">
            <wp:simplePos x="0" y="0"/>
            <wp:positionH relativeFrom="margin">
              <wp:align>left</wp:align>
            </wp:positionH>
            <wp:positionV relativeFrom="paragraph">
              <wp:posOffset>1095375</wp:posOffset>
            </wp:positionV>
            <wp:extent cx="5039995" cy="2462530"/>
            <wp:effectExtent l="0" t="0" r="8255"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w:t>
      </w:r>
      <w:r w:rsidRPr="00B146B8">
        <w:rPr>
          <w:rFonts w:ascii="Arial" w:hAnsi="Arial" w:cs="Arial"/>
          <w:i/>
          <w:iCs/>
        </w:rPr>
        <w:t>Order</w:t>
      </w:r>
      <w:r>
        <w:rPr>
          <w:rFonts w:ascii="Arial" w:hAnsi="Arial" w:cs="Arial"/>
        </w:rPr>
        <w:t xml:space="preserve"> berisikan daftar mengenai </w:t>
      </w:r>
      <w:r w:rsidRPr="00B146B8">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Pr="00B146B8">
        <w:rPr>
          <w:rFonts w:ascii="Arial" w:hAnsi="Arial" w:cs="Arial"/>
          <w:i/>
          <w:iCs/>
        </w:rPr>
        <w:t>order</w:t>
      </w:r>
      <w:r>
        <w:rPr>
          <w:rFonts w:ascii="Arial" w:hAnsi="Arial" w:cs="Arial"/>
        </w:rPr>
        <w:t xml:space="preserve">, waktu dibuat, nama teknisi yang mengambil </w:t>
      </w:r>
      <w:r w:rsidRPr="00B146B8">
        <w:rPr>
          <w:rFonts w:ascii="Arial" w:hAnsi="Arial" w:cs="Arial"/>
          <w:i/>
          <w:iCs/>
        </w:rPr>
        <w:t>order</w:t>
      </w:r>
      <w:r>
        <w:rPr>
          <w:rFonts w:ascii="Arial" w:hAnsi="Arial" w:cs="Arial"/>
        </w:rPr>
        <w:t xml:space="preserve">, </w:t>
      </w:r>
      <w:r w:rsidRPr="00B146B8">
        <w:rPr>
          <w:rFonts w:ascii="Arial" w:hAnsi="Arial" w:cs="Arial"/>
          <w:i/>
          <w:iCs/>
        </w:rPr>
        <w:t>status</w:t>
      </w:r>
      <w:r>
        <w:rPr>
          <w:rFonts w:ascii="Arial" w:hAnsi="Arial" w:cs="Arial"/>
        </w:rPr>
        <w:t xml:space="preserve"> </w:t>
      </w:r>
      <w:r w:rsidRPr="00B146B8">
        <w:rPr>
          <w:rFonts w:ascii="Arial" w:hAnsi="Arial" w:cs="Arial"/>
          <w:i/>
          <w:iCs/>
        </w:rPr>
        <w:t>order</w:t>
      </w:r>
      <w:r>
        <w:rPr>
          <w:rFonts w:ascii="Arial" w:hAnsi="Arial" w:cs="Arial"/>
        </w:rPr>
        <w:t xml:space="preserve">, total biaya untuk </w:t>
      </w:r>
      <w:r w:rsidRPr="00B146B8">
        <w:rPr>
          <w:rFonts w:ascii="Arial" w:hAnsi="Arial" w:cs="Arial"/>
          <w:i/>
          <w:iCs/>
        </w:rPr>
        <w:t>order</w:t>
      </w:r>
      <w:r>
        <w:rPr>
          <w:rFonts w:ascii="Arial" w:hAnsi="Arial" w:cs="Arial"/>
        </w:rPr>
        <w:t xml:space="preserve"> serta aksi yang dapat dilakukan admin terhadap </w:t>
      </w:r>
      <w:r w:rsidRPr="00B146B8">
        <w:rPr>
          <w:rFonts w:ascii="Arial" w:hAnsi="Arial" w:cs="Arial"/>
          <w:i/>
          <w:iCs/>
        </w:rPr>
        <w:t>order</w:t>
      </w:r>
      <w:r>
        <w:rPr>
          <w:rFonts w:ascii="Arial" w:hAnsi="Arial" w:cs="Arial"/>
        </w:rPr>
        <w:t xml:space="preserve"> tersebut dan dapat dilihat pada Gambar 4.60.</w:t>
      </w:r>
    </w:p>
    <w:p w14:paraId="0006277F" w14:textId="3FC5810E" w:rsidR="007E5226" w:rsidRDefault="007E5226" w:rsidP="007E5226">
      <w:pPr>
        <w:rPr>
          <w:rFonts w:ascii="Arial" w:hAnsi="Arial" w:cs="Arial"/>
        </w:rPr>
      </w:pPr>
    </w:p>
    <w:p w14:paraId="76FAB368" w14:textId="6B95B824" w:rsidR="007E5226" w:rsidRPr="00534318" w:rsidRDefault="007E5226" w:rsidP="007E5226">
      <w:pPr>
        <w:jc w:val="center"/>
        <w:rPr>
          <w:rFonts w:ascii="Arial" w:hAnsi="Arial" w:cs="Arial"/>
        </w:rPr>
      </w:pPr>
      <w:r>
        <w:rPr>
          <w:rFonts w:ascii="Arial" w:hAnsi="Arial" w:cs="Arial"/>
        </w:rPr>
        <w:t xml:space="preserve">Gambar 4.60 Halaman </w:t>
      </w:r>
      <w:r w:rsidRPr="00B146B8">
        <w:rPr>
          <w:rFonts w:ascii="Arial" w:hAnsi="Arial" w:cs="Arial"/>
          <w:i/>
          <w:iCs/>
        </w:rPr>
        <w:t>Order</w:t>
      </w:r>
    </w:p>
    <w:p w14:paraId="7065B6AB" w14:textId="7B1D5CE9" w:rsidR="00EC19D5" w:rsidRDefault="00EC19D5" w:rsidP="00EC19D5">
      <w:pPr>
        <w:rPr>
          <w:rFonts w:ascii="Arial" w:hAnsi="Arial" w:cs="Arial"/>
        </w:rPr>
      </w:pPr>
    </w:p>
    <w:p w14:paraId="14758722" w14:textId="6274CEC7"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Pr="00B146B8">
        <w:rPr>
          <w:rFonts w:ascii="Arial" w:hAnsi="Arial" w:cs="Arial"/>
          <w:i/>
          <w:iCs/>
        </w:rPr>
        <w:t>Order</w:t>
      </w:r>
    </w:p>
    <w:p w14:paraId="362D9A1C" w14:textId="46CA5082" w:rsidR="00B146B8" w:rsidRDefault="00B146B8" w:rsidP="00B146B8">
      <w:pPr>
        <w:pStyle w:val="ListParagraph"/>
        <w:ind w:left="0" w:firstLine="709"/>
        <w:rPr>
          <w:rFonts w:ascii="Arial" w:hAnsi="Arial" w:cs="Arial"/>
        </w:rPr>
      </w:pPr>
      <w:r>
        <w:rPr>
          <w:rFonts w:ascii="Arial" w:hAnsi="Arial" w:cs="Arial"/>
        </w:rPr>
        <w:t xml:space="preserve">Halaman Tambah </w:t>
      </w:r>
      <w:r>
        <w:rPr>
          <w:rFonts w:ascii="Arial" w:hAnsi="Arial" w:cs="Arial"/>
          <w:i/>
          <w:iCs/>
        </w:rPr>
        <w:t>Order</w:t>
      </w:r>
      <w:r>
        <w:rPr>
          <w:rFonts w:ascii="Arial" w:hAnsi="Arial" w:cs="Arial"/>
        </w:rPr>
        <w:t xml:space="preserve"> merupakan halaman yang digunakan untuk menambah order dan berisikan kolom – kolom mengenai data order seperti nama pelanggan, email pelanggan, alamat pelanggan, nama perangkat, jenis jasa, keluhan perangkat, tipe perangkat, serta merek perangkat dan dapat dilihat pada Gambar 4.61.</w:t>
      </w:r>
    </w:p>
    <w:p w14:paraId="1C6190EE" w14:textId="339DE633" w:rsidR="00B146B8" w:rsidRDefault="00B146B8" w:rsidP="00B146B8">
      <w:pPr>
        <w:rPr>
          <w:rFonts w:ascii="Arial" w:hAnsi="Arial" w:cs="Arial"/>
          <w:lang w:val="id-ID"/>
        </w:rPr>
      </w:pPr>
    </w:p>
    <w:p w14:paraId="4B950D31" w14:textId="3027E266" w:rsidR="00B146B8" w:rsidRDefault="00B146B8" w:rsidP="00B146B8">
      <w:pPr>
        <w:rPr>
          <w:rFonts w:ascii="Arial" w:hAnsi="Arial" w:cs="Arial"/>
          <w:lang w:val="id-ID"/>
        </w:rPr>
      </w:pPr>
    </w:p>
    <w:p w14:paraId="0525357B" w14:textId="7F815BAA" w:rsidR="00B146B8" w:rsidRDefault="00B146B8" w:rsidP="00B146B8">
      <w:pPr>
        <w:rPr>
          <w:rFonts w:ascii="Arial" w:hAnsi="Arial" w:cs="Arial"/>
          <w:lang w:val="id-ID"/>
        </w:rPr>
      </w:pPr>
    </w:p>
    <w:p w14:paraId="20A67A80" w14:textId="2DB65026" w:rsidR="00B146B8" w:rsidRDefault="00B146B8" w:rsidP="00B146B8">
      <w:pPr>
        <w:rPr>
          <w:rFonts w:ascii="Arial" w:hAnsi="Arial" w:cs="Arial"/>
          <w:lang w:val="id-ID"/>
        </w:rPr>
      </w:pPr>
    </w:p>
    <w:p w14:paraId="462D9EDE" w14:textId="5F34750D" w:rsidR="00B146B8" w:rsidRDefault="00B146B8" w:rsidP="00B146B8">
      <w:pPr>
        <w:rPr>
          <w:rFonts w:ascii="Arial" w:hAnsi="Arial" w:cs="Arial"/>
          <w:lang w:val="id-ID"/>
        </w:rPr>
      </w:pPr>
    </w:p>
    <w:p w14:paraId="7A7B5BB8" w14:textId="697AA68A" w:rsidR="00B146B8" w:rsidRDefault="00B146B8" w:rsidP="00B146B8">
      <w:pPr>
        <w:rPr>
          <w:rFonts w:ascii="Arial" w:hAnsi="Arial" w:cs="Arial"/>
          <w:lang w:val="id-ID"/>
        </w:rPr>
      </w:pPr>
    </w:p>
    <w:p w14:paraId="2153F059" w14:textId="2C38559C" w:rsidR="00B146B8" w:rsidRDefault="00B146B8" w:rsidP="00B146B8">
      <w:pPr>
        <w:rPr>
          <w:rFonts w:ascii="Arial" w:hAnsi="Arial" w:cs="Arial"/>
          <w:lang w:val="id-ID"/>
        </w:rPr>
      </w:pPr>
    </w:p>
    <w:p w14:paraId="2A9E46BB" w14:textId="37F58BF2" w:rsidR="00B146B8" w:rsidRDefault="00B146B8" w:rsidP="00B146B8">
      <w:pPr>
        <w:rPr>
          <w:rFonts w:ascii="Arial" w:hAnsi="Arial" w:cs="Arial"/>
          <w:lang w:val="id-ID"/>
        </w:rPr>
      </w:pPr>
      <w:r>
        <w:rPr>
          <w:noProof/>
        </w:rPr>
        <w:lastRenderedPageBreak/>
        <w:drawing>
          <wp:anchor distT="0" distB="0" distL="114300" distR="114300" simplePos="0" relativeHeight="251750400" behindDoc="0" locked="0" layoutInCell="1" allowOverlap="1" wp14:anchorId="2AF56F91" wp14:editId="47B9A4D6">
            <wp:simplePos x="0" y="0"/>
            <wp:positionH relativeFrom="margin">
              <wp:align>right</wp:align>
            </wp:positionH>
            <wp:positionV relativeFrom="paragraph">
              <wp:posOffset>0</wp:posOffset>
            </wp:positionV>
            <wp:extent cx="5039995" cy="2499995"/>
            <wp:effectExtent l="0" t="0" r="825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01B55" w14:textId="77777777" w:rsidR="00B146B8" w:rsidRDefault="00B146B8" w:rsidP="00B146B8">
      <w:pPr>
        <w:rPr>
          <w:rFonts w:ascii="Arial" w:hAnsi="Arial" w:cs="Arial"/>
          <w:lang w:val="id-ID"/>
        </w:rPr>
      </w:pPr>
    </w:p>
    <w:p w14:paraId="4A21637F" w14:textId="638C96F7" w:rsidR="00B146B8" w:rsidRPr="00B146B8" w:rsidRDefault="00B146B8" w:rsidP="00B146B8">
      <w:pPr>
        <w:jc w:val="center"/>
        <w:rPr>
          <w:rFonts w:ascii="Arial" w:hAnsi="Arial" w:cs="Arial"/>
        </w:rPr>
      </w:pPr>
      <w:r>
        <w:rPr>
          <w:rFonts w:ascii="Arial" w:hAnsi="Arial" w:cs="Arial"/>
        </w:rPr>
        <w:t>Gambar 4.61 Halaman Tambah Order</w:t>
      </w:r>
    </w:p>
    <w:p w14:paraId="30825EA4" w14:textId="55B60E0A" w:rsidR="00B146B8" w:rsidRDefault="00B146B8" w:rsidP="00EC19D5">
      <w:pPr>
        <w:rPr>
          <w:rFonts w:ascii="Arial" w:hAnsi="Arial" w:cs="Arial"/>
        </w:rPr>
      </w:pPr>
    </w:p>
    <w:p w14:paraId="394AAA2E" w14:textId="3A725357"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Pr>
          <w:rFonts w:ascii="Arial" w:hAnsi="Arial" w:cs="Arial"/>
          <w:i/>
          <w:iCs/>
        </w:rPr>
        <w:t>Print</w:t>
      </w:r>
      <w:r>
        <w:rPr>
          <w:rFonts w:ascii="Arial" w:hAnsi="Arial" w:cs="Arial"/>
        </w:rPr>
        <w:t xml:space="preserve"> </w:t>
      </w:r>
      <w:r w:rsidRPr="00B146B8">
        <w:rPr>
          <w:rFonts w:ascii="Arial" w:hAnsi="Arial" w:cs="Arial"/>
          <w:i/>
          <w:iCs/>
        </w:rPr>
        <w:t>Order</w:t>
      </w:r>
    </w:p>
    <w:p w14:paraId="4EF40C2B" w14:textId="72C79DA7" w:rsidR="009143A2" w:rsidRPr="009143A2" w:rsidRDefault="009143A2" w:rsidP="009143A2">
      <w:pPr>
        <w:pStyle w:val="ListParagraph"/>
        <w:ind w:left="0" w:firstLine="709"/>
        <w:rPr>
          <w:rFonts w:ascii="Arial" w:hAnsi="Arial" w:cs="Arial"/>
          <w:lang w:val="id-ID"/>
        </w:rPr>
      </w:pPr>
      <w:r>
        <w:rPr>
          <w:rFonts w:ascii="Arial" w:hAnsi="Arial" w:cs="Arial"/>
        </w:rPr>
        <w:t xml:space="preserve">Halaman </w:t>
      </w:r>
      <w:r>
        <w:rPr>
          <w:rFonts w:ascii="Arial" w:hAnsi="Arial" w:cs="Arial"/>
          <w:i/>
          <w:iCs/>
        </w:rPr>
        <w:t xml:space="preserve">Print Order </w:t>
      </w:r>
      <w:r>
        <w:rPr>
          <w:rFonts w:ascii="Arial" w:hAnsi="Arial" w:cs="Arial"/>
        </w:rPr>
        <w:t xml:space="preserve">merupakan halaman yang menampilkan informasi </w:t>
      </w:r>
      <w:r>
        <w:rPr>
          <w:rFonts w:ascii="Arial" w:hAnsi="Arial" w:cs="Arial"/>
          <w:i/>
          <w:iCs/>
        </w:rPr>
        <w:t>order</w:t>
      </w:r>
      <w:r>
        <w:rPr>
          <w:rFonts w:ascii="Arial" w:hAnsi="Arial" w:cs="Arial"/>
        </w:rPr>
        <w:t xml:space="preserve"> serta informasi pelanggan untuk dicetak dan dapat dilihat pada Gambar 4.62.</w:t>
      </w:r>
    </w:p>
    <w:p w14:paraId="44457FF5" w14:textId="6EF80202" w:rsidR="009143A2" w:rsidRDefault="009143A2" w:rsidP="00EC19D5">
      <w:pPr>
        <w:rPr>
          <w:rFonts w:ascii="Arial" w:hAnsi="Arial" w:cs="Arial"/>
        </w:rPr>
      </w:pPr>
      <w:r>
        <w:rPr>
          <w:noProof/>
        </w:rPr>
        <w:drawing>
          <wp:anchor distT="0" distB="0" distL="114300" distR="114300" simplePos="0" relativeHeight="251751424" behindDoc="0" locked="0" layoutInCell="1" allowOverlap="1" wp14:anchorId="1F9ACB2E" wp14:editId="50A28118">
            <wp:simplePos x="0" y="0"/>
            <wp:positionH relativeFrom="margin">
              <wp:align>right</wp:align>
            </wp:positionH>
            <wp:positionV relativeFrom="paragraph">
              <wp:posOffset>196850</wp:posOffset>
            </wp:positionV>
            <wp:extent cx="4983480" cy="3279775"/>
            <wp:effectExtent l="0" t="0" r="762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83480" cy="3279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EF998" w14:textId="136ED78A" w:rsidR="009143A2" w:rsidRDefault="009143A2" w:rsidP="00EC19D5">
      <w:pPr>
        <w:rPr>
          <w:rFonts w:ascii="Arial" w:hAnsi="Arial" w:cs="Arial"/>
        </w:rPr>
      </w:pPr>
    </w:p>
    <w:p w14:paraId="183CAB3E" w14:textId="77777777" w:rsidR="00602B08" w:rsidRPr="00EC19D5" w:rsidRDefault="00602B08" w:rsidP="00EC19D5">
      <w:pPr>
        <w:rPr>
          <w:rFonts w:ascii="Arial" w:hAnsi="Arial" w:cs="Arial"/>
        </w:rPr>
      </w:pPr>
    </w:p>
    <w:p w14:paraId="3C3D36DF" w14:textId="3EA802BC" w:rsidR="00602B08" w:rsidRPr="00602B08" w:rsidRDefault="00602B08" w:rsidP="00602B08">
      <w:pPr>
        <w:pStyle w:val="ListParagraph"/>
        <w:ind w:left="0" w:firstLine="709"/>
        <w:jc w:val="center"/>
        <w:rPr>
          <w:rFonts w:ascii="Arial" w:hAnsi="Arial" w:cs="Arial"/>
        </w:rPr>
      </w:pPr>
      <w:r>
        <w:rPr>
          <w:rFonts w:ascii="Arial" w:hAnsi="Arial" w:cs="Arial"/>
        </w:rPr>
        <w:t xml:space="preserve">Gambar 4.62 Halaman </w:t>
      </w:r>
      <w:r w:rsidRPr="00602B08">
        <w:rPr>
          <w:rFonts w:ascii="Arial" w:hAnsi="Arial" w:cs="Arial"/>
          <w:i/>
          <w:iCs/>
        </w:rPr>
        <w:t>Print Order</w:t>
      </w:r>
    </w:p>
    <w:p w14:paraId="07075355" w14:textId="52DA97B7"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lastRenderedPageBreak/>
        <w:t xml:space="preserve">Halaman Lihat </w:t>
      </w:r>
      <w:r w:rsidRPr="00602B08">
        <w:rPr>
          <w:rFonts w:ascii="Arial" w:hAnsi="Arial" w:cs="Arial"/>
          <w:i/>
          <w:iCs/>
        </w:rPr>
        <w:t>Order</w:t>
      </w:r>
    </w:p>
    <w:p w14:paraId="26FB1F13" w14:textId="7A4FFDCF" w:rsidR="00602B08" w:rsidRDefault="007B224B" w:rsidP="007B224B">
      <w:pPr>
        <w:pStyle w:val="ListParagraph"/>
        <w:ind w:left="0" w:firstLine="709"/>
        <w:rPr>
          <w:rFonts w:ascii="Arial" w:hAnsi="Arial" w:cs="Arial"/>
        </w:rPr>
      </w:pPr>
      <w:r>
        <w:rPr>
          <w:noProof/>
        </w:rPr>
        <w:drawing>
          <wp:anchor distT="0" distB="0" distL="114300" distR="114300" simplePos="0" relativeHeight="251752448" behindDoc="0" locked="0" layoutInCell="1" allowOverlap="1" wp14:anchorId="17394BD6" wp14:editId="69C8F777">
            <wp:simplePos x="0" y="0"/>
            <wp:positionH relativeFrom="margin">
              <wp:align>left</wp:align>
            </wp:positionH>
            <wp:positionV relativeFrom="paragraph">
              <wp:posOffset>1254760</wp:posOffset>
            </wp:positionV>
            <wp:extent cx="5039995" cy="2494280"/>
            <wp:effectExtent l="0" t="0" r="8255" b="127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942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B08">
        <w:rPr>
          <w:rFonts w:ascii="Arial" w:hAnsi="Arial" w:cs="Arial"/>
        </w:rPr>
        <w:t xml:space="preserve">Halaman Lihat </w:t>
      </w:r>
      <w:r w:rsidR="00602B08">
        <w:rPr>
          <w:rFonts w:ascii="Arial" w:hAnsi="Arial" w:cs="Arial"/>
          <w:i/>
          <w:iCs/>
        </w:rPr>
        <w:t>Order</w:t>
      </w:r>
      <w:r w:rsidR="00602B08">
        <w:rPr>
          <w:rFonts w:ascii="Arial" w:hAnsi="Arial" w:cs="Arial"/>
        </w:rPr>
        <w:t xml:space="preserve"> merupakan halaman yang menampilkan data </w:t>
      </w:r>
      <w:r w:rsidR="00602B08" w:rsidRPr="007B224B">
        <w:rPr>
          <w:rFonts w:ascii="Arial" w:hAnsi="Arial" w:cs="Arial"/>
          <w:i/>
          <w:iCs/>
        </w:rPr>
        <w:t>order</w:t>
      </w:r>
      <w:r w:rsidR="00602B08">
        <w:rPr>
          <w:rFonts w:ascii="Arial" w:hAnsi="Arial" w:cs="Arial"/>
        </w:rPr>
        <w:t xml:space="preserve"> seperti status </w:t>
      </w:r>
      <w:r w:rsidR="00602B08" w:rsidRPr="007B224B">
        <w:rPr>
          <w:rFonts w:ascii="Arial" w:hAnsi="Arial" w:cs="Arial"/>
          <w:i/>
          <w:iCs/>
        </w:rPr>
        <w:t>order</w:t>
      </w:r>
      <w:r w:rsidR="00602B08">
        <w:rPr>
          <w:rFonts w:ascii="Arial" w:hAnsi="Arial" w:cs="Arial"/>
        </w:rPr>
        <w:t xml:space="preserve">, nama pelanggan, </w:t>
      </w:r>
      <w:r w:rsidR="00602B08" w:rsidRPr="007B224B">
        <w:rPr>
          <w:rFonts w:ascii="Arial" w:hAnsi="Arial" w:cs="Arial"/>
          <w:i/>
          <w:iCs/>
        </w:rPr>
        <w:t>email</w:t>
      </w:r>
      <w:r w:rsidR="00602B08">
        <w:rPr>
          <w:rFonts w:ascii="Arial" w:hAnsi="Arial" w:cs="Arial"/>
        </w:rPr>
        <w:t xml:space="preserve"> pelanggan, alamat pelanggan, </w:t>
      </w:r>
      <w:r w:rsidR="00602B08" w:rsidRPr="007B224B">
        <w:rPr>
          <w:rFonts w:ascii="Arial" w:hAnsi="Arial" w:cs="Arial"/>
          <w:i/>
          <w:iCs/>
        </w:rPr>
        <w:t>spare part</w:t>
      </w:r>
      <w:r w:rsidR="00602B08">
        <w:rPr>
          <w:rFonts w:ascii="Arial" w:hAnsi="Arial" w:cs="Arial"/>
        </w:rPr>
        <w:t xml:space="preserve"> yang diganti, nama perangkat, keluhan perangkat, tipe perangkat, merek perangkat, jenis jasa, teknisi </w:t>
      </w:r>
      <w:r>
        <w:rPr>
          <w:rFonts w:ascii="Arial" w:hAnsi="Arial" w:cs="Arial"/>
        </w:rPr>
        <w:t>yang mengerjakan, serta total yang harus dibayar dan dapat dilihat pada Gambar 4.63.</w:t>
      </w:r>
    </w:p>
    <w:p w14:paraId="20C301D3" w14:textId="46DCA04B" w:rsidR="007B224B" w:rsidRDefault="007B224B" w:rsidP="007B224B">
      <w:pPr>
        <w:rPr>
          <w:rFonts w:ascii="Arial" w:hAnsi="Arial" w:cs="Arial"/>
        </w:rPr>
      </w:pPr>
    </w:p>
    <w:p w14:paraId="7D1F4E3C" w14:textId="69658192" w:rsidR="007B224B" w:rsidRDefault="007B224B" w:rsidP="007B224B">
      <w:pPr>
        <w:jc w:val="center"/>
        <w:rPr>
          <w:rFonts w:ascii="Arial" w:hAnsi="Arial" w:cs="Arial"/>
          <w:i/>
          <w:iCs/>
        </w:rPr>
      </w:pPr>
      <w:r>
        <w:rPr>
          <w:rFonts w:ascii="Arial" w:hAnsi="Arial" w:cs="Arial"/>
        </w:rPr>
        <w:t xml:space="preserve">Gambar 4.63 Halaman Lihat </w:t>
      </w:r>
      <w:r w:rsidRPr="007B224B">
        <w:rPr>
          <w:rFonts w:ascii="Arial" w:hAnsi="Arial" w:cs="Arial"/>
          <w:i/>
          <w:iCs/>
        </w:rPr>
        <w:t>Order</w:t>
      </w:r>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AE2C7AD" w:rsidR="007B224B" w:rsidRPr="00602B08" w:rsidRDefault="007B224B" w:rsidP="007B224B">
      <w:pPr>
        <w:pStyle w:val="ListParagraph"/>
        <w:ind w:left="0" w:firstLine="709"/>
        <w:rPr>
          <w:rFonts w:ascii="Arial" w:hAnsi="Arial" w:cs="Arial"/>
          <w:lang w:val="id-ID"/>
        </w:rPr>
      </w:pPr>
      <w:r>
        <w:rPr>
          <w:noProof/>
        </w:rPr>
        <w:drawing>
          <wp:anchor distT="0" distB="0" distL="114300" distR="114300" simplePos="0" relativeHeight="251753472" behindDoc="0" locked="0" layoutInCell="1" allowOverlap="1" wp14:anchorId="392C62F0" wp14:editId="291310F0">
            <wp:simplePos x="0" y="0"/>
            <wp:positionH relativeFrom="margin">
              <wp:align>left</wp:align>
            </wp:positionH>
            <wp:positionV relativeFrom="paragraph">
              <wp:posOffset>864235</wp:posOffset>
            </wp:positionV>
            <wp:extent cx="5039995" cy="2508250"/>
            <wp:effectExtent l="0" t="0" r="8255" b="635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08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64.</w:t>
      </w:r>
    </w:p>
    <w:p w14:paraId="56ED3EE4" w14:textId="77777777" w:rsidR="007B224B" w:rsidRDefault="007B224B" w:rsidP="007B224B">
      <w:pPr>
        <w:ind w:left="0" w:firstLine="0"/>
        <w:rPr>
          <w:rFonts w:ascii="Arial" w:hAnsi="Arial" w:cs="Arial"/>
        </w:rPr>
      </w:pPr>
    </w:p>
    <w:p w14:paraId="31E85010" w14:textId="5B7D9FE7" w:rsidR="007B224B" w:rsidRDefault="007B224B" w:rsidP="007B224B">
      <w:pPr>
        <w:jc w:val="center"/>
        <w:rPr>
          <w:rFonts w:ascii="Arial" w:hAnsi="Arial" w:cs="Arial"/>
        </w:rPr>
      </w:pPr>
      <w:r>
        <w:rPr>
          <w:rFonts w:ascii="Arial" w:hAnsi="Arial" w:cs="Arial"/>
        </w:rPr>
        <w:lastRenderedPageBreak/>
        <w:t>Gambar 4.64 Halaman Saran</w:t>
      </w:r>
    </w:p>
    <w:p w14:paraId="20BB25D9" w14:textId="77777777"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FC0C465" w:rsidR="0099189A" w:rsidRDefault="0099189A" w:rsidP="0099189A">
      <w:pPr>
        <w:pStyle w:val="ListParagraph"/>
        <w:ind w:left="0" w:firstLine="709"/>
        <w:rPr>
          <w:rFonts w:ascii="Arial" w:hAnsi="Arial" w:cs="Arial"/>
        </w:rPr>
      </w:pPr>
      <w:r>
        <w:rPr>
          <w:noProof/>
        </w:rPr>
        <w:drawing>
          <wp:anchor distT="0" distB="0" distL="114300" distR="114300" simplePos="0" relativeHeight="251754496" behindDoc="0" locked="0" layoutInCell="1" allowOverlap="1" wp14:anchorId="0DFEBBBC" wp14:editId="613B1A6D">
            <wp:simplePos x="0" y="0"/>
            <wp:positionH relativeFrom="margin">
              <wp:align>left</wp:align>
            </wp:positionH>
            <wp:positionV relativeFrom="paragraph">
              <wp:posOffset>1024255</wp:posOffset>
            </wp:positionV>
            <wp:extent cx="5039995" cy="2449830"/>
            <wp:effectExtent l="0" t="0" r="8255" b="762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39995" cy="2449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Pr>
          <w:rFonts w:ascii="Arial" w:hAnsi="Arial" w:cs="Arial"/>
        </w:rPr>
        <w:t xml:space="preserve">Halaman Lihat Saran merupakan halaman yang </w:t>
      </w:r>
      <w:r>
        <w:rPr>
          <w:rFonts w:ascii="Arial" w:hAnsi="Arial" w:cs="Arial"/>
        </w:rPr>
        <w:t>menampilkan data mengenai saran yang dikirimkan kepada toko seperti nama pelanggan yang mengirim, email pelanggan, tanggal dikirim, isi saran serta balasan admin terhadap saran tersebut dan dapat dilihat pada Gambar 4.65.</w:t>
      </w:r>
    </w:p>
    <w:p w14:paraId="5FB54092" w14:textId="6C1A2FB0" w:rsidR="0099189A" w:rsidRDefault="0099189A" w:rsidP="0099189A">
      <w:pPr>
        <w:rPr>
          <w:rFonts w:ascii="Arial" w:hAnsi="Arial" w:cs="Arial"/>
        </w:rPr>
      </w:pPr>
    </w:p>
    <w:p w14:paraId="6DDDAF60" w14:textId="53C44023" w:rsidR="007B224B" w:rsidRDefault="0099189A" w:rsidP="0099189A">
      <w:pPr>
        <w:jc w:val="center"/>
        <w:rPr>
          <w:rFonts w:ascii="Arial" w:hAnsi="Arial" w:cs="Arial"/>
        </w:rPr>
      </w:pPr>
      <w:r>
        <w:rPr>
          <w:rFonts w:ascii="Arial" w:hAnsi="Arial" w:cs="Arial"/>
        </w:rPr>
        <w:t>Gambar 4.65 Halaman Lihat Saran</w:t>
      </w:r>
    </w:p>
    <w:p w14:paraId="2ADD65F8" w14:textId="0A9D9A1D" w:rsidR="00EB042E" w:rsidRDefault="00EB042E" w:rsidP="00EB042E">
      <w:pPr>
        <w:rPr>
          <w:rFonts w:ascii="Arial" w:hAnsi="Arial" w:cs="Arial"/>
        </w:rPr>
      </w:pPr>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94C7905" w:rsidR="00EB042E" w:rsidRDefault="00953139" w:rsidP="00EB042E">
      <w:pPr>
        <w:pStyle w:val="ListParagraph"/>
        <w:ind w:left="0" w:firstLine="709"/>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5CB8657">
            <wp:simplePos x="0" y="0"/>
            <wp:positionH relativeFrom="margin">
              <wp:align>left</wp:align>
            </wp:positionH>
            <wp:positionV relativeFrom="paragraph">
              <wp:posOffset>845820</wp:posOffset>
            </wp:positionV>
            <wp:extent cx="5029200" cy="24384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Pr>
          <w:rFonts w:ascii="Arial" w:hAnsi="Arial" w:cs="Arial"/>
        </w:rPr>
        <w:t xml:space="preserve">Halaman Komplain merupakan halaman yang menampilkan daftar komplain yang dibuat oleh pelanggan serta terdapat </w:t>
      </w:r>
      <w:r w:rsidR="00EB042E">
        <w:rPr>
          <w:rFonts w:ascii="Arial" w:hAnsi="Arial" w:cs="Arial"/>
          <w:i/>
          <w:iCs/>
        </w:rPr>
        <w:t>bagde</w:t>
      </w:r>
      <w:r w:rsidR="00EB042E">
        <w:rPr>
          <w:rFonts w:ascii="Arial" w:hAnsi="Arial" w:cs="Arial"/>
        </w:rPr>
        <w:t xml:space="preserve"> status dari komplain tersebut dan dapat dilihat pada Gambar 4.67.</w:t>
      </w:r>
    </w:p>
    <w:p w14:paraId="2326BEA3" w14:textId="7EA3EB85" w:rsidR="00EB042E" w:rsidRPr="00953139" w:rsidRDefault="00953139" w:rsidP="00953139">
      <w:pPr>
        <w:jc w:val="center"/>
        <w:rPr>
          <w:rFonts w:ascii="Arial" w:hAnsi="Arial" w:cs="Arial"/>
        </w:rPr>
      </w:pPr>
      <w:r>
        <w:rPr>
          <w:rFonts w:ascii="Arial" w:hAnsi="Arial" w:cs="Arial"/>
        </w:rPr>
        <w:lastRenderedPageBreak/>
        <w:t>Gambar 4.67 Halaman Komplain</w:t>
      </w:r>
    </w:p>
    <w:p w14:paraId="13D77393" w14:textId="4270475C" w:rsidR="00EB042E" w:rsidRPr="00EB042E" w:rsidRDefault="00EB042E" w:rsidP="00EB042E">
      <w:pPr>
        <w:rPr>
          <w:rFonts w:ascii="Arial" w:hAnsi="Arial" w:cs="Arial"/>
          <w:lang w:val="id-ID"/>
        </w:rPr>
      </w:pPr>
    </w:p>
    <w:p w14:paraId="5B2DF4CB" w14:textId="77777777" w:rsidR="00EB042E" w:rsidRPr="0099189A" w:rsidRDefault="00EB042E"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441A9F7C" w14:textId="1595BCD9"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sidR="00BF1472">
        <w:rPr>
          <w:rFonts w:ascii="Arial" w:hAnsi="Arial" w:cs="Arial"/>
        </w:rPr>
        <w:t xml:space="preserve"> dan dapat dilihat pada Gambar 4.68.</w:t>
      </w:r>
    </w:p>
    <w:p w14:paraId="2C7A7DCA" w14:textId="461EBD60" w:rsidR="00BF1472" w:rsidRDefault="00BF1472"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2453E4AB">
            <wp:simplePos x="0" y="0"/>
            <wp:positionH relativeFrom="margin">
              <wp:align>left</wp:align>
            </wp:positionH>
            <wp:positionV relativeFrom="paragraph">
              <wp:posOffset>177165</wp:posOffset>
            </wp:positionV>
            <wp:extent cx="5039995" cy="2463165"/>
            <wp:effectExtent l="0" t="0" r="825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417830F7" w:rsidR="00BF1472" w:rsidRDefault="00BF1472" w:rsidP="00BF1472">
      <w:pPr>
        <w:rPr>
          <w:rFonts w:ascii="Arial" w:hAnsi="Arial" w:cs="Arial"/>
          <w:lang w:val="id-ID"/>
        </w:rPr>
      </w:pPr>
    </w:p>
    <w:p w14:paraId="3AFB3A17" w14:textId="3897A095" w:rsidR="00BF1472" w:rsidRDefault="00BF1472" w:rsidP="00BF1472">
      <w:pPr>
        <w:jc w:val="center"/>
        <w:rPr>
          <w:rFonts w:ascii="Arial" w:hAnsi="Arial" w:cs="Arial"/>
        </w:rPr>
      </w:pPr>
      <w:r>
        <w:rPr>
          <w:rFonts w:ascii="Arial" w:hAnsi="Arial" w:cs="Arial"/>
        </w:rPr>
        <w:t>Gambar 4.68 Halaman Lihat Komplain</w:t>
      </w:r>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77777777" w:rsidR="00D4406B" w:rsidRDefault="00E31BFE" w:rsidP="00D4406B">
      <w:pPr>
        <w:pStyle w:val="ListParagraph"/>
        <w:ind w:left="0" w:firstLine="709"/>
        <w:rPr>
          <w:rFonts w:ascii="Arial" w:hAnsi="Arial" w:cs="Arial"/>
        </w:rPr>
      </w:pPr>
      <w:r>
        <w:rPr>
          <w:noProof/>
        </w:rPr>
        <w:drawing>
          <wp:anchor distT="0" distB="0" distL="114300" distR="114300" simplePos="0" relativeHeight="251757568" behindDoc="0" locked="0" layoutInCell="1" allowOverlap="1" wp14:anchorId="32E5B517" wp14:editId="05F056C4">
            <wp:simplePos x="0" y="0"/>
            <wp:positionH relativeFrom="margin">
              <wp:align>center</wp:align>
            </wp:positionH>
            <wp:positionV relativeFrom="paragraph">
              <wp:posOffset>740410</wp:posOffset>
            </wp:positionV>
            <wp:extent cx="4650740" cy="2256155"/>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50740" cy="2256155"/>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Pr>
          <w:rFonts w:ascii="Arial" w:hAnsi="Arial" w:cs="Arial"/>
        </w:rPr>
        <w:t xml:space="preserve">Halaman Cetak Laporan merupakan halaman </w:t>
      </w:r>
      <w:r>
        <w:rPr>
          <w:rFonts w:ascii="Arial" w:hAnsi="Arial" w:cs="Arial"/>
        </w:rPr>
        <w:t>untuk mencetak laporan pendapatan bulanan ke dalam bentuk excel sesuai dengan pilihan bulan yang dimasukkan oleh admin dan dapat dilihat pada Gambar 4.69.</w:t>
      </w:r>
    </w:p>
    <w:p w14:paraId="42409C46" w14:textId="1B809AC8" w:rsidR="00E31BFE" w:rsidRPr="00D4406B" w:rsidRDefault="00E31BFE" w:rsidP="00D4406B">
      <w:pPr>
        <w:jc w:val="center"/>
        <w:rPr>
          <w:rFonts w:ascii="Arial" w:hAnsi="Arial" w:cs="Arial"/>
        </w:rPr>
      </w:pPr>
      <w:r w:rsidRPr="00D4406B">
        <w:rPr>
          <w:rFonts w:ascii="Arial" w:hAnsi="Arial" w:cs="Arial"/>
        </w:rPr>
        <w:lastRenderedPageBreak/>
        <w:t>Gambar 4.69 Halaman Cetak Laporan</w:t>
      </w:r>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Teknisi</w:t>
      </w:r>
    </w:p>
    <w:p w14:paraId="3BC9FEEB" w14:textId="5B82E613" w:rsidR="0008091E" w:rsidRDefault="0008091E" w:rsidP="0008091E">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Teknisi</w:t>
      </w:r>
      <w:r w:rsidRPr="0008091E">
        <w:rPr>
          <w:rFonts w:ascii="Arial" w:hAnsi="Arial" w:cs="Arial"/>
        </w:rPr>
        <w:t>. Implementasi tersebut diantaranya :</w:t>
      </w:r>
    </w:p>
    <w:p w14:paraId="47C14A55" w14:textId="77777777" w:rsidR="00F03B9D" w:rsidRDefault="00F03B9D" w:rsidP="0008091E">
      <w:pPr>
        <w:pStyle w:val="ListParagraph"/>
        <w:ind w:left="0" w:firstLine="709"/>
        <w:rPr>
          <w:rFonts w:ascii="Arial" w:hAnsi="Arial" w:cs="Arial"/>
        </w:rPr>
      </w:pPr>
    </w:p>
    <w:p w14:paraId="13DE8ED0" w14:textId="77777777" w:rsidR="00F03B9D" w:rsidRDefault="00F03B9D" w:rsidP="008F7874">
      <w:pPr>
        <w:pStyle w:val="ListParagraph"/>
        <w:numPr>
          <w:ilvl w:val="0"/>
          <w:numId w:val="34"/>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5C198EAA" w14:textId="6F23068E" w:rsidR="00F03B9D" w:rsidRDefault="0015498A" w:rsidP="00F03B9D">
      <w:pPr>
        <w:pStyle w:val="ListParagraph"/>
        <w:ind w:left="0" w:firstLine="709"/>
        <w:rPr>
          <w:rFonts w:ascii="Arial" w:hAnsi="Arial" w:cs="Arial"/>
        </w:rPr>
      </w:pPr>
      <w:r>
        <w:rPr>
          <w:noProof/>
        </w:rPr>
        <w:drawing>
          <wp:anchor distT="0" distB="0" distL="114300" distR="114300" simplePos="0" relativeHeight="251758592" behindDoc="0" locked="0" layoutInCell="1" allowOverlap="1" wp14:anchorId="7BA56BA3" wp14:editId="087DF6C8">
            <wp:simplePos x="0" y="0"/>
            <wp:positionH relativeFrom="margin">
              <wp:align>left</wp:align>
            </wp:positionH>
            <wp:positionV relativeFrom="paragraph">
              <wp:posOffset>1099185</wp:posOffset>
            </wp:positionV>
            <wp:extent cx="5039995" cy="2476500"/>
            <wp:effectExtent l="0" t="0" r="825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B9D">
        <w:rPr>
          <w:rFonts w:ascii="Arial" w:hAnsi="Arial" w:cs="Arial"/>
        </w:rPr>
        <w:t xml:space="preserve">Pada halaman </w:t>
      </w:r>
      <w:r w:rsidR="00F03B9D">
        <w:rPr>
          <w:rFonts w:ascii="Arial" w:hAnsi="Arial" w:cs="Arial"/>
          <w:i/>
          <w:iCs/>
        </w:rPr>
        <w:t>login</w:t>
      </w:r>
      <w:r w:rsidR="00F03B9D">
        <w:rPr>
          <w:rFonts w:ascii="Arial" w:hAnsi="Arial" w:cs="Arial"/>
        </w:rPr>
        <w:t xml:space="preserve"> terdiri atas 2 (dua) masukan yaitu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sidR="00F03B9D">
        <w:rPr>
          <w:rFonts w:ascii="Arial" w:hAnsi="Arial" w:cs="Arial"/>
        </w:rPr>
        <w:t xml:space="preserve"> serta sebuah tombol masuk. Pada halaman </w:t>
      </w:r>
      <w:r w:rsidR="00F03B9D">
        <w:rPr>
          <w:rFonts w:ascii="Arial" w:hAnsi="Arial" w:cs="Arial"/>
          <w:i/>
          <w:iCs/>
        </w:rPr>
        <w:t>login</w:t>
      </w:r>
      <w:r w:rsidR="00F03B9D">
        <w:rPr>
          <w:rFonts w:ascii="Arial" w:hAnsi="Arial" w:cs="Arial"/>
        </w:rPr>
        <w:t xml:space="preserve"> ini pengguna yang akan mengakses sistem diharuskan memasukkan </w:t>
      </w:r>
      <w:r w:rsidR="00F03B9D">
        <w:rPr>
          <w:rFonts w:ascii="Arial" w:hAnsi="Arial" w:cs="Arial"/>
          <w:i/>
          <w:iCs/>
        </w:rPr>
        <w:t>email</w:t>
      </w:r>
      <w:r w:rsidR="00F03B9D">
        <w:rPr>
          <w:rFonts w:ascii="Arial" w:hAnsi="Arial" w:cs="Arial"/>
        </w:rPr>
        <w:t xml:space="preserve"> dan </w:t>
      </w:r>
      <w:r w:rsidR="00F03B9D">
        <w:rPr>
          <w:rFonts w:ascii="Arial" w:hAnsi="Arial" w:cs="Arial"/>
          <w:i/>
          <w:iCs/>
        </w:rPr>
        <w:t>password</w:t>
      </w:r>
      <w:r>
        <w:rPr>
          <w:rFonts w:ascii="Arial" w:hAnsi="Arial" w:cs="Arial"/>
        </w:rPr>
        <w:t xml:space="preserve"> dan dapat dilihat pada Gambar 4.70</w:t>
      </w:r>
      <w:r w:rsidR="00F03B9D">
        <w:rPr>
          <w:rFonts w:ascii="Arial" w:hAnsi="Arial" w:cs="Arial"/>
        </w:rPr>
        <w:t>.</w:t>
      </w:r>
    </w:p>
    <w:p w14:paraId="260B5B7B" w14:textId="20EE277B" w:rsidR="0015498A" w:rsidRDefault="0015498A" w:rsidP="0015498A">
      <w:pPr>
        <w:rPr>
          <w:rFonts w:ascii="Arial" w:hAnsi="Arial" w:cs="Arial"/>
        </w:rPr>
      </w:pPr>
    </w:p>
    <w:p w14:paraId="46A9AC5B" w14:textId="1F568288" w:rsidR="0015498A" w:rsidRDefault="0015498A" w:rsidP="0015498A">
      <w:pPr>
        <w:jc w:val="center"/>
        <w:rPr>
          <w:rFonts w:ascii="Arial" w:hAnsi="Arial" w:cs="Arial"/>
        </w:rPr>
      </w:pPr>
      <w:r>
        <w:rPr>
          <w:rFonts w:ascii="Arial" w:hAnsi="Arial" w:cs="Arial"/>
        </w:rPr>
        <w:t xml:space="preserve">Gambar 4.70 Halaman </w:t>
      </w:r>
      <w:r>
        <w:rPr>
          <w:rFonts w:ascii="Arial" w:hAnsi="Arial" w:cs="Arial"/>
          <w:i/>
          <w:iCs/>
        </w:rPr>
        <w:t>Login</w:t>
      </w:r>
    </w:p>
    <w:p w14:paraId="54DA5088" w14:textId="565059EE" w:rsidR="0015498A" w:rsidRDefault="0015498A" w:rsidP="0015498A">
      <w:pPr>
        <w:rPr>
          <w:rFonts w:ascii="Arial" w:hAnsi="Arial" w:cs="Arial"/>
        </w:rPr>
      </w:pPr>
    </w:p>
    <w:p w14:paraId="334B9038" w14:textId="77777777"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74E89500" w14:textId="31DE9765" w:rsidR="00642129" w:rsidRDefault="00642129" w:rsidP="00642129">
      <w:pPr>
        <w:ind w:left="0" w:firstLine="709"/>
        <w:rPr>
          <w:rFonts w:ascii="Arial" w:hAnsi="Arial" w:cs="Arial"/>
        </w:rPr>
      </w:pPr>
      <w:r>
        <w:rPr>
          <w:rFonts w:ascii="Arial" w:hAnsi="Arial" w:cs="Arial"/>
        </w:rPr>
        <w:t xml:space="preserve">Halaman </w:t>
      </w:r>
      <w:r w:rsidRPr="008C02A2">
        <w:rPr>
          <w:rFonts w:ascii="Arial" w:hAnsi="Arial" w:cs="Arial"/>
          <w:i/>
          <w:iCs/>
        </w:rPr>
        <w:t>Dashboard</w:t>
      </w:r>
      <w:r>
        <w:rPr>
          <w:rFonts w:ascii="Arial" w:hAnsi="Arial" w:cs="Arial"/>
        </w:rPr>
        <w:t xml:space="preserve"> merupakan halaman utama setelah melakukan </w:t>
      </w:r>
      <w:r>
        <w:rPr>
          <w:rFonts w:ascii="Arial" w:hAnsi="Arial" w:cs="Arial"/>
          <w:i/>
          <w:iCs/>
        </w:rPr>
        <w:t>login</w:t>
      </w:r>
      <w:r>
        <w:rPr>
          <w:rFonts w:ascii="Arial" w:hAnsi="Arial" w:cs="Arial"/>
        </w:rPr>
        <w:t xml:space="preserve">. Pada halaman dashboard, teknisi dapat melihat jumlah </w:t>
      </w:r>
      <w:r>
        <w:rPr>
          <w:rFonts w:ascii="Arial" w:hAnsi="Arial" w:cs="Arial"/>
          <w:i/>
          <w:iCs/>
        </w:rPr>
        <w:t>order</w:t>
      </w:r>
      <w:r>
        <w:rPr>
          <w:rFonts w:ascii="Arial" w:hAnsi="Arial" w:cs="Arial"/>
        </w:rPr>
        <w:t xml:space="preserve"> dan daftar </w:t>
      </w:r>
      <w:r>
        <w:rPr>
          <w:rFonts w:ascii="Arial" w:hAnsi="Arial" w:cs="Arial"/>
          <w:i/>
          <w:iCs/>
        </w:rPr>
        <w:t xml:space="preserve">order </w:t>
      </w:r>
      <w:r>
        <w:rPr>
          <w:rFonts w:ascii="Arial" w:hAnsi="Arial" w:cs="Arial"/>
        </w:rPr>
        <w:t xml:space="preserve">yang telah diambil olehnya, jumlah total </w:t>
      </w:r>
      <w:r>
        <w:rPr>
          <w:rFonts w:ascii="Arial" w:hAnsi="Arial" w:cs="Arial"/>
          <w:i/>
          <w:iCs/>
        </w:rPr>
        <w:t>spare part</w:t>
      </w:r>
      <w:r>
        <w:rPr>
          <w:rFonts w:ascii="Arial" w:hAnsi="Arial" w:cs="Arial"/>
        </w:rPr>
        <w:t xml:space="preserve"> yang tersedia, serta dapat mengakses menu – menu yang tersedia di dalamnya antara lain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shboard</w:t>
      </w:r>
      <w:r>
        <w:rPr>
          <w:rFonts w:ascii="Arial" w:hAnsi="Arial" w:cs="Arial"/>
        </w:rPr>
        <w:t xml:space="preserve">, </w:t>
      </w:r>
      <w:r w:rsidRPr="008C02A2">
        <w:rPr>
          <w:rFonts w:ascii="Arial" w:hAnsi="Arial" w:cs="Arial"/>
          <w:i/>
          <w:iCs/>
        </w:rPr>
        <w:t>sub</w:t>
      </w:r>
      <w:r>
        <w:rPr>
          <w:rFonts w:ascii="Arial" w:hAnsi="Arial" w:cs="Arial"/>
        </w:rPr>
        <w:t xml:space="preserve"> </w:t>
      </w:r>
      <w:r w:rsidRPr="008C02A2">
        <w:rPr>
          <w:rFonts w:ascii="Arial" w:hAnsi="Arial" w:cs="Arial"/>
          <w:i/>
          <w:iCs/>
        </w:rPr>
        <w:t>menu</w:t>
      </w:r>
      <w:r>
        <w:rPr>
          <w:rFonts w:ascii="Arial" w:hAnsi="Arial" w:cs="Arial"/>
        </w:rPr>
        <w:t xml:space="preserve"> </w:t>
      </w:r>
      <w:r w:rsidRPr="008C02A2">
        <w:rPr>
          <w:rFonts w:ascii="Arial" w:hAnsi="Arial" w:cs="Arial"/>
          <w:i/>
          <w:iCs/>
        </w:rPr>
        <w:t>data</w:t>
      </w:r>
      <w:r>
        <w:rPr>
          <w:rFonts w:ascii="Arial" w:hAnsi="Arial" w:cs="Arial"/>
        </w:rPr>
        <w:t xml:space="preserve"> </w:t>
      </w:r>
      <w:r w:rsidRPr="008C02A2">
        <w:rPr>
          <w:rFonts w:ascii="Arial" w:hAnsi="Arial" w:cs="Arial"/>
          <w:i/>
          <w:iCs/>
        </w:rPr>
        <w:t>spare</w:t>
      </w:r>
      <w:r>
        <w:rPr>
          <w:rFonts w:ascii="Arial" w:hAnsi="Arial" w:cs="Arial"/>
        </w:rPr>
        <w:t xml:space="preserve"> </w:t>
      </w:r>
      <w:r w:rsidRPr="008C02A2">
        <w:rPr>
          <w:rFonts w:ascii="Arial" w:hAnsi="Arial" w:cs="Arial"/>
          <w:i/>
          <w:iCs/>
        </w:rPr>
        <w:t>part</w:t>
      </w:r>
      <w:r>
        <w:rPr>
          <w:rFonts w:ascii="Arial" w:hAnsi="Arial" w:cs="Arial"/>
        </w:rPr>
        <w:t xml:space="preserve">, menu biodata, serta </w:t>
      </w:r>
      <w:r w:rsidRPr="008C02A2">
        <w:rPr>
          <w:rFonts w:ascii="Arial" w:hAnsi="Arial" w:cs="Arial"/>
          <w:i/>
          <w:iCs/>
        </w:rPr>
        <w:t>menu</w:t>
      </w:r>
      <w:r>
        <w:rPr>
          <w:rFonts w:ascii="Arial" w:hAnsi="Arial" w:cs="Arial"/>
        </w:rPr>
        <w:t xml:space="preserve"> </w:t>
      </w:r>
      <w:r w:rsidRPr="008C02A2">
        <w:rPr>
          <w:rFonts w:ascii="Arial" w:hAnsi="Arial" w:cs="Arial"/>
          <w:i/>
          <w:iCs/>
        </w:rPr>
        <w:t>orders</w:t>
      </w:r>
      <w:r>
        <w:rPr>
          <w:rFonts w:ascii="Arial" w:hAnsi="Arial" w:cs="Arial"/>
        </w:rPr>
        <w:t xml:space="preserve"> dan dapat dilihat pada Gambar 4.</w:t>
      </w:r>
      <w:r w:rsidR="00AC70E3">
        <w:rPr>
          <w:rFonts w:ascii="Arial" w:hAnsi="Arial" w:cs="Arial"/>
        </w:rPr>
        <w:t>71</w:t>
      </w:r>
      <w:r>
        <w:rPr>
          <w:rFonts w:ascii="Arial" w:hAnsi="Arial" w:cs="Arial"/>
        </w:rPr>
        <w:t>.</w:t>
      </w:r>
    </w:p>
    <w:p w14:paraId="22E18F27" w14:textId="63A96C63" w:rsidR="00824CE7" w:rsidRDefault="00824CE7" w:rsidP="00824CE7">
      <w:pPr>
        <w:rPr>
          <w:rFonts w:ascii="Arial" w:hAnsi="Arial" w:cs="Arial"/>
        </w:rPr>
      </w:pPr>
    </w:p>
    <w:p w14:paraId="75B00BDF" w14:textId="7DC45827" w:rsidR="00824CE7" w:rsidRDefault="00824CE7" w:rsidP="00824CE7">
      <w:pPr>
        <w:rPr>
          <w:rFonts w:ascii="Arial" w:hAnsi="Arial" w:cs="Arial"/>
        </w:rPr>
      </w:pPr>
    </w:p>
    <w:p w14:paraId="7076D0F8" w14:textId="4E3F7854" w:rsidR="00824CE7" w:rsidRDefault="00824CE7" w:rsidP="00824CE7">
      <w:pPr>
        <w:rPr>
          <w:rFonts w:ascii="Arial" w:hAnsi="Arial" w:cs="Arial"/>
        </w:rPr>
      </w:pPr>
      <w:r>
        <w:rPr>
          <w:noProof/>
        </w:rPr>
        <w:lastRenderedPageBreak/>
        <w:drawing>
          <wp:anchor distT="0" distB="0" distL="114300" distR="114300" simplePos="0" relativeHeight="251759616" behindDoc="0" locked="0" layoutInCell="1" allowOverlap="1" wp14:anchorId="4924A0BF" wp14:editId="44215826">
            <wp:simplePos x="0" y="0"/>
            <wp:positionH relativeFrom="page">
              <wp:align>center</wp:align>
            </wp:positionH>
            <wp:positionV relativeFrom="paragraph">
              <wp:posOffset>126365</wp:posOffset>
            </wp:positionV>
            <wp:extent cx="5039995" cy="2480945"/>
            <wp:effectExtent l="0" t="0" r="8255"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39995" cy="2480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0E2066" w14:textId="564F394B" w:rsidR="00824CE7" w:rsidRDefault="00824CE7" w:rsidP="00824CE7">
      <w:pPr>
        <w:jc w:val="center"/>
        <w:rPr>
          <w:rFonts w:ascii="Arial" w:hAnsi="Arial" w:cs="Arial"/>
        </w:rPr>
      </w:pPr>
      <w:r>
        <w:rPr>
          <w:rFonts w:ascii="Arial" w:hAnsi="Arial" w:cs="Arial"/>
        </w:rPr>
        <w:t>Gambar 4.</w:t>
      </w:r>
      <w:r w:rsidR="00AC70E3">
        <w:rPr>
          <w:rFonts w:ascii="Arial" w:hAnsi="Arial" w:cs="Arial"/>
        </w:rPr>
        <w:t>71</w:t>
      </w:r>
      <w:r>
        <w:rPr>
          <w:rFonts w:ascii="Arial" w:hAnsi="Arial" w:cs="Arial"/>
        </w:rPr>
        <w:t xml:space="preserve"> Halaman Dashboard</w:t>
      </w:r>
    </w:p>
    <w:p w14:paraId="6F23D822" w14:textId="50CA3100" w:rsidR="00824CE7" w:rsidRDefault="00824CE7" w:rsidP="00824CE7">
      <w:pPr>
        <w:jc w:val="center"/>
        <w:rPr>
          <w:rFonts w:ascii="Arial" w:hAnsi="Arial" w:cs="Arial"/>
        </w:rPr>
      </w:pPr>
    </w:p>
    <w:p w14:paraId="6E095C61" w14:textId="77777777" w:rsidR="00507191" w:rsidRPr="00534318" w:rsidRDefault="00507191" w:rsidP="008F7874">
      <w:pPr>
        <w:pStyle w:val="ListParagraph"/>
        <w:numPr>
          <w:ilvl w:val="0"/>
          <w:numId w:val="34"/>
        </w:numPr>
        <w:ind w:left="709" w:hanging="709"/>
        <w:jc w:val="left"/>
        <w:rPr>
          <w:rFonts w:ascii="Arial" w:hAnsi="Arial" w:cs="Arial"/>
          <w:lang w:val="id-ID"/>
        </w:rPr>
      </w:pPr>
      <w:r>
        <w:rPr>
          <w:rFonts w:ascii="Arial" w:hAnsi="Arial" w:cs="Arial"/>
        </w:rPr>
        <w:t>Halaman Ubah Biodata</w:t>
      </w:r>
    </w:p>
    <w:p w14:paraId="7829DC30" w14:textId="030A7B24" w:rsidR="00507191" w:rsidRDefault="00282072" w:rsidP="00507191">
      <w:pPr>
        <w:pStyle w:val="ListParagraph"/>
        <w:ind w:left="0" w:firstLine="709"/>
        <w:rPr>
          <w:rFonts w:ascii="Arial" w:hAnsi="Arial" w:cs="Arial"/>
        </w:rPr>
      </w:pPr>
      <w:r>
        <w:rPr>
          <w:noProof/>
        </w:rPr>
        <w:drawing>
          <wp:anchor distT="0" distB="0" distL="114300" distR="114300" simplePos="0" relativeHeight="251760640" behindDoc="0" locked="0" layoutInCell="1" allowOverlap="1" wp14:anchorId="6154066E" wp14:editId="4422B592">
            <wp:simplePos x="0" y="0"/>
            <wp:positionH relativeFrom="margin">
              <wp:align>left</wp:align>
            </wp:positionH>
            <wp:positionV relativeFrom="paragraph">
              <wp:posOffset>1307465</wp:posOffset>
            </wp:positionV>
            <wp:extent cx="5039995" cy="2468245"/>
            <wp:effectExtent l="0" t="0" r="8255"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39995"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507191">
        <w:rPr>
          <w:rFonts w:ascii="Arial" w:hAnsi="Arial" w:cs="Arial"/>
        </w:rPr>
        <w:t xml:space="preserve">Halaman Ubah Biodata berisikan kolom – kolom profil dan kontak yang dapat diubah seperti nama, username, jenis kelamin, alamat, email serta nomor telepon. Dalam halaman biodata, </w:t>
      </w:r>
      <w:r w:rsidR="00772375">
        <w:rPr>
          <w:rFonts w:ascii="Arial" w:hAnsi="Arial" w:cs="Arial"/>
        </w:rPr>
        <w:t>teknisi</w:t>
      </w:r>
      <w:r w:rsidR="00507191">
        <w:rPr>
          <w:rFonts w:ascii="Arial" w:hAnsi="Arial" w:cs="Arial"/>
        </w:rPr>
        <w:t xml:space="preserve"> juga dapat mengubah passwordnya</w:t>
      </w:r>
      <w:r w:rsidR="00772375">
        <w:rPr>
          <w:rFonts w:ascii="Arial" w:hAnsi="Arial" w:cs="Arial"/>
        </w:rPr>
        <w:t>, melihat grafik keberhasilan perbaikan</w:t>
      </w:r>
      <w:r w:rsidR="00507191">
        <w:rPr>
          <w:rFonts w:ascii="Arial" w:hAnsi="Arial" w:cs="Arial"/>
        </w:rPr>
        <w:t xml:space="preserve"> serta dapat mengubah foto profilnya dan dapat dilihat pada Gambar 4.</w:t>
      </w:r>
      <w:r w:rsidR="00772375">
        <w:rPr>
          <w:rFonts w:ascii="Arial" w:hAnsi="Arial" w:cs="Arial"/>
        </w:rPr>
        <w:t>72</w:t>
      </w:r>
      <w:r w:rsidR="00507191">
        <w:rPr>
          <w:rFonts w:ascii="Arial" w:hAnsi="Arial" w:cs="Arial"/>
        </w:rPr>
        <w:t>.</w:t>
      </w:r>
    </w:p>
    <w:p w14:paraId="4CB76B89" w14:textId="564494AF" w:rsidR="00824CE7" w:rsidRDefault="00824CE7" w:rsidP="00824CE7">
      <w:pPr>
        <w:rPr>
          <w:rFonts w:ascii="Arial" w:hAnsi="Arial" w:cs="Arial"/>
        </w:rPr>
      </w:pPr>
    </w:p>
    <w:p w14:paraId="6396E835" w14:textId="29F092C3" w:rsidR="0015498A" w:rsidRDefault="00282072" w:rsidP="00282072">
      <w:pPr>
        <w:jc w:val="center"/>
        <w:rPr>
          <w:rFonts w:ascii="Arial" w:hAnsi="Arial" w:cs="Arial"/>
        </w:rPr>
      </w:pPr>
      <w:r>
        <w:rPr>
          <w:rFonts w:ascii="Arial" w:hAnsi="Arial" w:cs="Arial"/>
        </w:rPr>
        <w:t>Gambar 4.73 Halaman Ubah Biodata</w:t>
      </w:r>
    </w:p>
    <w:p w14:paraId="0D3B02AF" w14:textId="372BBFB8" w:rsidR="008F7874" w:rsidRDefault="008F7874" w:rsidP="00282072">
      <w:pPr>
        <w:jc w:val="center"/>
        <w:rPr>
          <w:rFonts w:ascii="Arial" w:hAnsi="Arial" w:cs="Arial"/>
        </w:rPr>
      </w:pPr>
    </w:p>
    <w:p w14:paraId="2466B53C" w14:textId="13438BE7" w:rsidR="008F7874" w:rsidRDefault="008F7874" w:rsidP="00282072">
      <w:pPr>
        <w:jc w:val="center"/>
        <w:rPr>
          <w:rFonts w:ascii="Arial" w:hAnsi="Arial" w:cs="Arial"/>
        </w:rPr>
      </w:pPr>
    </w:p>
    <w:p w14:paraId="215ACCE0" w14:textId="77777777" w:rsidR="008F7874" w:rsidRDefault="008F7874" w:rsidP="00282072">
      <w:pPr>
        <w:jc w:val="center"/>
        <w:rPr>
          <w:rFonts w:ascii="Arial" w:hAnsi="Arial" w:cs="Arial"/>
        </w:rPr>
      </w:pPr>
    </w:p>
    <w:p w14:paraId="2FCAFF6F" w14:textId="6C5F819B"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lastRenderedPageBreak/>
        <w:t xml:space="preserve">Halaman </w:t>
      </w:r>
      <w:r w:rsidRPr="008F7874">
        <w:rPr>
          <w:rFonts w:ascii="Arial" w:hAnsi="Arial" w:cs="Arial"/>
          <w:i/>
          <w:iCs/>
        </w:rPr>
        <w:t>Order</w:t>
      </w:r>
    </w:p>
    <w:p w14:paraId="157D1B24" w14:textId="5312909B" w:rsidR="00F03B9D" w:rsidRDefault="00760358" w:rsidP="008F7874">
      <w:pPr>
        <w:ind w:left="0" w:firstLine="709"/>
        <w:rPr>
          <w:rFonts w:ascii="Arial" w:hAnsi="Arial" w:cs="Arial"/>
        </w:rPr>
      </w:pPr>
      <w:r>
        <w:rPr>
          <w:noProof/>
        </w:rPr>
        <w:drawing>
          <wp:anchor distT="0" distB="0" distL="114300" distR="114300" simplePos="0" relativeHeight="251761664" behindDoc="0" locked="0" layoutInCell="1" allowOverlap="1" wp14:anchorId="6B6E168B" wp14:editId="0A426CD8">
            <wp:simplePos x="0" y="0"/>
            <wp:positionH relativeFrom="margin">
              <wp:align>left</wp:align>
            </wp:positionH>
            <wp:positionV relativeFrom="paragraph">
              <wp:posOffset>1346200</wp:posOffset>
            </wp:positionV>
            <wp:extent cx="5039995" cy="2462530"/>
            <wp:effectExtent l="0" t="0" r="8255" b="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14:sizeRelH relativeFrom="page">
              <wp14:pctWidth>0</wp14:pctWidth>
            </wp14:sizeRelH>
            <wp14:sizeRelV relativeFrom="page">
              <wp14:pctHeight>0</wp14:pctHeight>
            </wp14:sizeRelV>
          </wp:anchor>
        </w:drawing>
      </w:r>
      <w:r w:rsidR="008F7874">
        <w:rPr>
          <w:rFonts w:ascii="Arial" w:hAnsi="Arial" w:cs="Arial"/>
        </w:rPr>
        <w:t xml:space="preserve">Halaman </w:t>
      </w:r>
      <w:r w:rsidR="008F7874" w:rsidRPr="00B146B8">
        <w:rPr>
          <w:rFonts w:ascii="Arial" w:hAnsi="Arial" w:cs="Arial"/>
          <w:i/>
          <w:iCs/>
        </w:rPr>
        <w:t>Order</w:t>
      </w:r>
      <w:r w:rsidR="008F7874">
        <w:rPr>
          <w:rFonts w:ascii="Arial" w:hAnsi="Arial" w:cs="Arial"/>
        </w:rPr>
        <w:t xml:space="preserve"> berisikan daftar mengenai </w:t>
      </w:r>
      <w:r w:rsidR="008F7874" w:rsidRPr="00B146B8">
        <w:rPr>
          <w:rFonts w:ascii="Arial" w:hAnsi="Arial" w:cs="Arial"/>
          <w:i/>
          <w:iCs/>
        </w:rPr>
        <w:t>order</w:t>
      </w:r>
      <w:r w:rsidR="008F7874">
        <w:rPr>
          <w:rFonts w:ascii="Arial" w:hAnsi="Arial" w:cs="Arial"/>
        </w:rPr>
        <w:t xml:space="preserve"> yang masuk kedalam sistem beserta beberapa informasinya seperti </w:t>
      </w:r>
      <w:r w:rsidR="008F7874" w:rsidRPr="00B146B8">
        <w:rPr>
          <w:rFonts w:ascii="Arial" w:hAnsi="Arial" w:cs="Arial"/>
          <w:i/>
          <w:iCs/>
        </w:rPr>
        <w:t>id</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waktu dibuat, nama pelanggan </w:t>
      </w:r>
      <w:r w:rsidR="008F7874" w:rsidRPr="00B146B8">
        <w:rPr>
          <w:rFonts w:ascii="Arial" w:hAnsi="Arial" w:cs="Arial"/>
          <w:i/>
          <w:iCs/>
        </w:rPr>
        <w:t>status</w:t>
      </w:r>
      <w:r w:rsidR="008F7874">
        <w:rPr>
          <w:rFonts w:ascii="Arial" w:hAnsi="Arial" w:cs="Arial"/>
        </w:rPr>
        <w:t xml:space="preserve"> </w:t>
      </w:r>
      <w:r w:rsidR="008F7874" w:rsidRPr="00B146B8">
        <w:rPr>
          <w:rFonts w:ascii="Arial" w:hAnsi="Arial" w:cs="Arial"/>
          <w:i/>
          <w:iCs/>
        </w:rPr>
        <w:t>order</w:t>
      </w:r>
      <w:r w:rsidR="008F7874">
        <w:rPr>
          <w:rFonts w:ascii="Arial" w:hAnsi="Arial" w:cs="Arial"/>
        </w:rPr>
        <w:t xml:space="preserve">, total biaya </w:t>
      </w:r>
      <w:r w:rsidR="008F7874" w:rsidRPr="00B146B8">
        <w:rPr>
          <w:rFonts w:ascii="Arial" w:hAnsi="Arial" w:cs="Arial"/>
          <w:i/>
          <w:iCs/>
        </w:rPr>
        <w:t>order</w:t>
      </w:r>
      <w:r w:rsidR="008F7874">
        <w:rPr>
          <w:rFonts w:ascii="Arial" w:hAnsi="Arial" w:cs="Arial"/>
        </w:rPr>
        <w:t xml:space="preserve"> serta aksi yang dapat dilakukan teknisi terhadap </w:t>
      </w:r>
      <w:r w:rsidR="008F7874" w:rsidRPr="00B146B8">
        <w:rPr>
          <w:rFonts w:ascii="Arial" w:hAnsi="Arial" w:cs="Arial"/>
          <w:i/>
          <w:iCs/>
        </w:rPr>
        <w:t>order</w:t>
      </w:r>
      <w:r w:rsidR="008F7874">
        <w:rPr>
          <w:rFonts w:ascii="Arial" w:hAnsi="Arial" w:cs="Arial"/>
        </w:rPr>
        <w:t xml:space="preserve"> tersebut seperti ambil order maupun lihat order dan dapat dilihat pada Gambar 4.74.</w:t>
      </w:r>
    </w:p>
    <w:p w14:paraId="5B7DF978" w14:textId="5F74F286" w:rsidR="00760358" w:rsidRDefault="00760358" w:rsidP="00760358">
      <w:pPr>
        <w:rPr>
          <w:rFonts w:ascii="Arial" w:hAnsi="Arial" w:cs="Arial"/>
        </w:rPr>
      </w:pPr>
    </w:p>
    <w:p w14:paraId="2488E555" w14:textId="260278FE" w:rsidR="0026399C" w:rsidRPr="0026399C" w:rsidRDefault="0026399C" w:rsidP="0026399C">
      <w:pPr>
        <w:jc w:val="center"/>
        <w:rPr>
          <w:rFonts w:ascii="Arial" w:hAnsi="Arial" w:cs="Arial"/>
        </w:rPr>
      </w:pPr>
      <w:r>
        <w:rPr>
          <w:rFonts w:ascii="Arial" w:hAnsi="Arial" w:cs="Arial"/>
        </w:rPr>
        <w:t xml:space="preserve">Gambar 4.74 Halaman </w:t>
      </w:r>
      <w:r>
        <w:rPr>
          <w:rFonts w:ascii="Arial" w:hAnsi="Arial" w:cs="Arial"/>
          <w:i/>
          <w:iCs/>
        </w:rPr>
        <w:t>Order</w:t>
      </w:r>
    </w:p>
    <w:p w14:paraId="02663AE3" w14:textId="77777777" w:rsidR="00834B84" w:rsidRPr="00BF1472" w:rsidRDefault="00834B84" w:rsidP="00AB7995">
      <w:pPr>
        <w:ind w:left="0" w:firstLine="0"/>
        <w:rPr>
          <w:rFonts w:ascii="Arial" w:hAnsi="Arial" w:cs="Arial"/>
        </w:rPr>
      </w:pPr>
    </w:p>
    <w:p w14:paraId="201A1299" w14:textId="267FC3E5"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0E8AE543" w14:textId="0055AC71" w:rsidR="00AB7995" w:rsidRDefault="00AB7995" w:rsidP="00AB7995">
      <w:pPr>
        <w:pStyle w:val="ListParagraph"/>
        <w:ind w:left="0" w:firstLine="709"/>
        <w:rPr>
          <w:rFonts w:ascii="Arial" w:hAnsi="Arial" w:cs="Arial"/>
        </w:rPr>
      </w:pPr>
      <w:r>
        <w:rPr>
          <w:rFonts w:ascii="Arial" w:hAnsi="Arial" w:cs="Arial"/>
        </w:rPr>
        <w:t xml:space="preserve">Halaman Lihat </w:t>
      </w:r>
      <w:r>
        <w:rPr>
          <w:rFonts w:ascii="Arial" w:hAnsi="Arial" w:cs="Arial"/>
          <w:i/>
          <w:iCs/>
        </w:rPr>
        <w:t>Order</w:t>
      </w:r>
      <w:r>
        <w:rPr>
          <w:rFonts w:ascii="Arial" w:hAnsi="Arial" w:cs="Arial"/>
        </w:rPr>
        <w:t xml:space="preserve"> merupakan halaman yang menampilkan data </w:t>
      </w:r>
      <w:r w:rsidRPr="007B224B">
        <w:rPr>
          <w:rFonts w:ascii="Arial" w:hAnsi="Arial" w:cs="Arial"/>
          <w:i/>
          <w:iCs/>
        </w:rPr>
        <w:t>order</w:t>
      </w:r>
      <w:r>
        <w:rPr>
          <w:rFonts w:ascii="Arial" w:hAnsi="Arial" w:cs="Arial"/>
        </w:rPr>
        <w:t xml:space="preserve"> seperti status </w:t>
      </w:r>
      <w:r w:rsidRPr="007B224B">
        <w:rPr>
          <w:rFonts w:ascii="Arial" w:hAnsi="Arial" w:cs="Arial"/>
          <w:i/>
          <w:iCs/>
        </w:rPr>
        <w:t>order</w:t>
      </w:r>
      <w:r>
        <w:rPr>
          <w:rFonts w:ascii="Arial" w:hAnsi="Arial" w:cs="Arial"/>
        </w:rPr>
        <w:t xml:space="preserve">, nama pelanggan, </w:t>
      </w:r>
      <w:r w:rsidRPr="007B224B">
        <w:rPr>
          <w:rFonts w:ascii="Arial" w:hAnsi="Arial" w:cs="Arial"/>
          <w:i/>
          <w:iCs/>
        </w:rPr>
        <w:t>email</w:t>
      </w:r>
      <w:r>
        <w:rPr>
          <w:rFonts w:ascii="Arial" w:hAnsi="Arial" w:cs="Arial"/>
        </w:rPr>
        <w:t xml:space="preserve"> pelanggan, alamat pelanggan, </w:t>
      </w:r>
      <w:r w:rsidRPr="007B224B">
        <w:rPr>
          <w:rFonts w:ascii="Arial" w:hAnsi="Arial" w:cs="Arial"/>
          <w:i/>
          <w:iCs/>
        </w:rPr>
        <w:t>spare part</w:t>
      </w:r>
      <w:r>
        <w:rPr>
          <w:rFonts w:ascii="Arial" w:hAnsi="Arial" w:cs="Arial"/>
        </w:rPr>
        <w:t xml:space="preserve"> yang diganti, nama perangkat, keluhan perangkat, tipe perangkat, merek perangkat, jenis jasa, teknisi yang mengerjakan, serta total yang harus dibayar. Pada halaman Lihat </w:t>
      </w:r>
      <w:r>
        <w:rPr>
          <w:rFonts w:ascii="Arial" w:hAnsi="Arial" w:cs="Arial"/>
          <w:i/>
          <w:iCs/>
        </w:rPr>
        <w:t>Order</w:t>
      </w:r>
      <w:r>
        <w:rPr>
          <w:rFonts w:ascii="Arial" w:hAnsi="Arial" w:cs="Arial"/>
        </w:rPr>
        <w:t>, teknisi dapat mengubah status order serta dapat memilih spare part yang diganti dan dapat dilihat pada Gambar Gambar 4.75.</w:t>
      </w:r>
    </w:p>
    <w:p w14:paraId="02F6F405" w14:textId="71C52172" w:rsidR="00B06DC7" w:rsidRDefault="00B06DC7" w:rsidP="00B06DC7">
      <w:pPr>
        <w:rPr>
          <w:rFonts w:ascii="Arial" w:hAnsi="Arial" w:cs="Arial"/>
          <w:lang w:val="id-ID"/>
        </w:rPr>
      </w:pPr>
      <w:r>
        <w:rPr>
          <w:noProof/>
        </w:rPr>
        <w:drawing>
          <wp:anchor distT="0" distB="0" distL="114300" distR="114300" simplePos="0" relativeHeight="251762688" behindDoc="0" locked="0" layoutInCell="1" allowOverlap="1" wp14:anchorId="1E3096D3" wp14:editId="44E8C387">
            <wp:simplePos x="0" y="0"/>
            <wp:positionH relativeFrom="margin">
              <wp:align>center</wp:align>
            </wp:positionH>
            <wp:positionV relativeFrom="paragraph">
              <wp:posOffset>107315</wp:posOffset>
            </wp:positionV>
            <wp:extent cx="4072255" cy="1957070"/>
            <wp:effectExtent l="0" t="0" r="4445"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72255" cy="195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593A8B2C" w:rsidR="00B06DC7" w:rsidRPr="00B06DC7" w:rsidRDefault="00B06DC7" w:rsidP="00B06DC7">
      <w:pPr>
        <w:rPr>
          <w:rFonts w:ascii="Arial" w:hAnsi="Arial" w:cs="Arial"/>
          <w:lang w:val="id-ID"/>
        </w:rPr>
      </w:pPr>
    </w:p>
    <w:p w14:paraId="659D5EDA" w14:textId="77777777" w:rsidR="00B06DC7" w:rsidRDefault="00B06DC7" w:rsidP="00B06DC7">
      <w:pPr>
        <w:ind w:left="0" w:firstLine="0"/>
        <w:rPr>
          <w:rFonts w:ascii="Arial" w:hAnsi="Arial" w:cs="Arial"/>
        </w:rPr>
      </w:pPr>
    </w:p>
    <w:p w14:paraId="5A469085" w14:textId="77777777" w:rsidR="00B06DC7" w:rsidRDefault="00B06DC7" w:rsidP="00B06DC7">
      <w:pPr>
        <w:ind w:left="0" w:firstLine="0"/>
        <w:rPr>
          <w:rFonts w:ascii="Arial" w:hAnsi="Arial" w:cs="Arial"/>
        </w:rPr>
      </w:pPr>
    </w:p>
    <w:p w14:paraId="3F11B4CE" w14:textId="77777777" w:rsidR="00B06DC7" w:rsidRDefault="00B06DC7" w:rsidP="00B06DC7">
      <w:pPr>
        <w:ind w:left="0" w:firstLine="0"/>
        <w:rPr>
          <w:rFonts w:ascii="Arial" w:hAnsi="Arial" w:cs="Arial"/>
        </w:rPr>
      </w:pPr>
    </w:p>
    <w:p w14:paraId="596AF2CC" w14:textId="77777777" w:rsidR="00B06DC7" w:rsidRDefault="00B06DC7" w:rsidP="00B06DC7">
      <w:pPr>
        <w:ind w:left="0" w:firstLine="0"/>
        <w:rPr>
          <w:rFonts w:ascii="Arial" w:hAnsi="Arial" w:cs="Arial"/>
        </w:rPr>
      </w:pPr>
    </w:p>
    <w:p w14:paraId="22B1E601" w14:textId="77777777" w:rsidR="00B06DC7" w:rsidRDefault="00B06DC7" w:rsidP="00B06DC7">
      <w:pPr>
        <w:ind w:left="0" w:firstLine="0"/>
        <w:rPr>
          <w:rFonts w:ascii="Arial" w:hAnsi="Arial" w:cs="Arial"/>
        </w:rPr>
      </w:pPr>
    </w:p>
    <w:p w14:paraId="0874D328" w14:textId="04D55B42" w:rsidR="00B06DC7" w:rsidRDefault="00B06DC7" w:rsidP="00B06DC7">
      <w:pPr>
        <w:ind w:left="0" w:firstLine="0"/>
        <w:rPr>
          <w:rFonts w:ascii="Arial" w:hAnsi="Arial" w:cs="Arial"/>
        </w:rPr>
      </w:pPr>
    </w:p>
    <w:p w14:paraId="081AAF86" w14:textId="5BD1737D" w:rsidR="00B06DC7" w:rsidRDefault="00B06DC7" w:rsidP="00B06DC7">
      <w:pPr>
        <w:ind w:left="0" w:firstLine="0"/>
        <w:jc w:val="center"/>
        <w:rPr>
          <w:rFonts w:ascii="Arial" w:hAnsi="Arial" w:cs="Arial"/>
        </w:rPr>
      </w:pPr>
      <w:r>
        <w:rPr>
          <w:rFonts w:ascii="Arial" w:hAnsi="Arial" w:cs="Arial"/>
        </w:rPr>
        <w:lastRenderedPageBreak/>
        <w:t xml:space="preserve">Gambar 4.76 Halaman Lihat </w:t>
      </w:r>
      <w:r>
        <w:rPr>
          <w:rFonts w:ascii="Arial" w:hAnsi="Arial" w:cs="Arial"/>
          <w:i/>
          <w:iCs/>
        </w:rPr>
        <w:t>Order</w:t>
      </w:r>
    </w:p>
    <w:p w14:paraId="0D4867CB" w14:textId="2DC28102" w:rsidR="00B06DC7" w:rsidRDefault="00B06DC7" w:rsidP="00B06DC7">
      <w:pPr>
        <w:ind w:left="0" w:firstLine="0"/>
        <w:rPr>
          <w:rFonts w:ascii="Arial" w:hAnsi="Arial" w:cs="Arial"/>
        </w:rPr>
      </w:pPr>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0421D9DE" w:rsidR="00B257E4" w:rsidRDefault="00863918" w:rsidP="00751E78">
      <w:pPr>
        <w:pStyle w:val="ListParagraph"/>
        <w:ind w:left="0" w:firstLine="709"/>
        <w:rPr>
          <w:rFonts w:ascii="Arial" w:hAnsi="Arial" w:cs="Arial"/>
        </w:rPr>
      </w:pPr>
      <w:r>
        <w:rPr>
          <w:noProof/>
        </w:rPr>
        <w:drawing>
          <wp:anchor distT="0" distB="0" distL="114300" distR="114300" simplePos="0" relativeHeight="251763712" behindDoc="0" locked="0" layoutInCell="1" allowOverlap="1" wp14:anchorId="2F0A94D6" wp14:editId="6E54CDB4">
            <wp:simplePos x="0" y="0"/>
            <wp:positionH relativeFrom="margin">
              <wp:align>left</wp:align>
            </wp:positionH>
            <wp:positionV relativeFrom="paragraph">
              <wp:posOffset>836295</wp:posOffset>
            </wp:positionV>
            <wp:extent cx="5039995" cy="2505075"/>
            <wp:effectExtent l="0" t="0" r="8255" b="952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9995" cy="25050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57E4">
        <w:rPr>
          <w:rFonts w:ascii="Arial" w:hAnsi="Arial" w:cs="Arial"/>
        </w:rPr>
        <w:t>Halaman</w:t>
      </w:r>
      <w:r w:rsidR="007B5C20">
        <w:rPr>
          <w:rFonts w:ascii="Arial" w:hAnsi="Arial" w:cs="Arial"/>
        </w:rPr>
        <w:t xml:space="preserve"> </w:t>
      </w:r>
      <w:r w:rsidR="00B257E4">
        <w:rPr>
          <w:rFonts w:ascii="Arial" w:hAnsi="Arial" w:cs="Arial"/>
        </w:rPr>
        <w:t>Komplain merupakan halaman yang menampilkan daftar komplain</w:t>
      </w:r>
      <w:r w:rsidR="00751E78">
        <w:rPr>
          <w:rFonts w:ascii="Arial" w:hAnsi="Arial" w:cs="Arial"/>
        </w:rPr>
        <w:t xml:space="preserve"> milik teknisi</w:t>
      </w:r>
      <w:r w:rsidR="00B257E4">
        <w:rPr>
          <w:rFonts w:ascii="Arial" w:hAnsi="Arial" w:cs="Arial"/>
        </w:rPr>
        <w:t xml:space="preserve"> yang dibuat oleh pelanggan serta terdapat </w:t>
      </w:r>
      <w:r w:rsidR="00B257E4">
        <w:rPr>
          <w:rFonts w:ascii="Arial" w:hAnsi="Arial" w:cs="Arial"/>
          <w:i/>
          <w:iCs/>
        </w:rPr>
        <w:t>bagde</w:t>
      </w:r>
      <w:r w:rsidR="00B257E4">
        <w:rPr>
          <w:rFonts w:ascii="Arial" w:hAnsi="Arial" w:cs="Arial"/>
        </w:rPr>
        <w:t xml:space="preserve"> status dari komplain tersebut dan dapat dilihat pada Gambar 4.</w:t>
      </w:r>
      <w:r w:rsidR="00751E78">
        <w:rPr>
          <w:rFonts w:ascii="Arial" w:hAnsi="Arial" w:cs="Arial"/>
        </w:rPr>
        <w:t>77.</w:t>
      </w:r>
    </w:p>
    <w:p w14:paraId="2C7C5394" w14:textId="65B5BB0E" w:rsidR="00863918" w:rsidRDefault="00863918" w:rsidP="00863918">
      <w:pPr>
        <w:rPr>
          <w:rFonts w:ascii="Arial" w:hAnsi="Arial" w:cs="Arial"/>
          <w:lang w:val="id-ID"/>
        </w:rPr>
      </w:pPr>
    </w:p>
    <w:p w14:paraId="472D8D01" w14:textId="4268FF8F" w:rsidR="00863918" w:rsidRDefault="00863918" w:rsidP="00863918">
      <w:pPr>
        <w:jc w:val="center"/>
        <w:rPr>
          <w:rFonts w:ascii="Arial" w:hAnsi="Arial" w:cs="Arial"/>
        </w:rPr>
      </w:pPr>
      <w:r>
        <w:rPr>
          <w:rFonts w:ascii="Arial" w:hAnsi="Arial" w:cs="Arial"/>
        </w:rPr>
        <w:t>Gambar 4.78 Halaman Komplain</w:t>
      </w:r>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76E25FD1"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seperti nama pelanggan, </w:t>
      </w:r>
      <w:r w:rsidRPr="00B77A5F">
        <w:rPr>
          <w:rFonts w:ascii="Arial" w:hAnsi="Arial" w:cs="Arial"/>
          <w:i/>
          <w:iCs/>
        </w:rPr>
        <w:t>email</w:t>
      </w:r>
      <w:r>
        <w:rPr>
          <w:rFonts w:ascii="Arial" w:hAnsi="Arial" w:cs="Arial"/>
        </w:rPr>
        <w:t xml:space="preserve"> pelanggan, tanggal dibuat, serta </w:t>
      </w:r>
      <w:r w:rsidRPr="00B77A5F">
        <w:rPr>
          <w:rFonts w:ascii="Arial" w:hAnsi="Arial" w:cs="Arial"/>
          <w:i/>
          <w:iCs/>
        </w:rPr>
        <w:t>id order</w:t>
      </w:r>
      <w:r>
        <w:rPr>
          <w:rFonts w:ascii="Arial" w:hAnsi="Arial" w:cs="Arial"/>
        </w:rPr>
        <w:t xml:space="preserve"> yang dapat di klik untuk menampilkan informasi </w:t>
      </w:r>
      <w:r w:rsidRPr="00B77A5F">
        <w:rPr>
          <w:rFonts w:ascii="Arial" w:hAnsi="Arial" w:cs="Arial"/>
          <w:i/>
          <w:iCs/>
        </w:rPr>
        <w:t>order</w:t>
      </w:r>
      <w:r>
        <w:rPr>
          <w:rFonts w:ascii="Arial" w:hAnsi="Arial" w:cs="Arial"/>
        </w:rPr>
        <w:t>. Pada halaman lihat komplain, teknisi dapat mengubah status komplain menjadi “sudah dikerjakan” dengan menekan tombol “kerjakan” dan dapat dilihat pada Gambar 4.79.</w:t>
      </w:r>
    </w:p>
    <w:p w14:paraId="7FCCF3A9" w14:textId="5FF97DF6" w:rsidR="007B5C20" w:rsidRDefault="007B5C20" w:rsidP="007B5C20">
      <w:pPr>
        <w:rPr>
          <w:rFonts w:ascii="Arial" w:hAnsi="Arial" w:cs="Arial"/>
        </w:rPr>
      </w:pPr>
    </w:p>
    <w:p w14:paraId="2E457BAB" w14:textId="2B79B83E" w:rsidR="007B5C20" w:rsidRDefault="007B5C20" w:rsidP="007B5C20">
      <w:pPr>
        <w:rPr>
          <w:rFonts w:ascii="Arial" w:hAnsi="Arial" w:cs="Arial"/>
        </w:rPr>
      </w:pPr>
    </w:p>
    <w:p w14:paraId="779DF6BD" w14:textId="7EBA3214" w:rsidR="007B5C20" w:rsidRDefault="007B5C20" w:rsidP="007B5C20">
      <w:pPr>
        <w:rPr>
          <w:rFonts w:ascii="Arial" w:hAnsi="Arial" w:cs="Arial"/>
        </w:rPr>
      </w:pPr>
    </w:p>
    <w:p w14:paraId="482029D8" w14:textId="14F2119F"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5325C7A1" w:rsidR="007B5C20" w:rsidRDefault="007B5C20" w:rsidP="007B5C20">
      <w:pPr>
        <w:rPr>
          <w:rFonts w:ascii="Arial" w:hAnsi="Arial" w:cs="Arial"/>
        </w:rPr>
      </w:pPr>
    </w:p>
    <w:p w14:paraId="6B6855BC" w14:textId="65623B8C" w:rsidR="007B5C20" w:rsidRDefault="007B5C20" w:rsidP="007B5C20">
      <w:pPr>
        <w:rPr>
          <w:rFonts w:ascii="Arial" w:hAnsi="Arial" w:cs="Arial"/>
        </w:rPr>
      </w:pPr>
    </w:p>
    <w:p w14:paraId="38DD449E" w14:textId="4D868A51" w:rsidR="007B5C20" w:rsidRDefault="007B5C20" w:rsidP="007B5C20">
      <w:pPr>
        <w:jc w:val="center"/>
        <w:rPr>
          <w:rFonts w:ascii="Arial" w:hAnsi="Arial" w:cs="Arial"/>
        </w:rPr>
      </w:pPr>
      <w:r>
        <w:rPr>
          <w:noProof/>
        </w:rPr>
        <w:lastRenderedPageBreak/>
        <w:drawing>
          <wp:anchor distT="0" distB="0" distL="114300" distR="114300" simplePos="0" relativeHeight="251764736" behindDoc="0" locked="0" layoutInCell="1" allowOverlap="1" wp14:anchorId="275B46A5" wp14:editId="74AF718B">
            <wp:simplePos x="0" y="0"/>
            <wp:positionH relativeFrom="margin">
              <wp:align>right</wp:align>
            </wp:positionH>
            <wp:positionV relativeFrom="paragraph">
              <wp:posOffset>0</wp:posOffset>
            </wp:positionV>
            <wp:extent cx="5039995" cy="2454910"/>
            <wp:effectExtent l="0" t="0" r="8255" b="254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39995" cy="2454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23DA4" w14:textId="3214E9B5" w:rsidR="007B5C20" w:rsidRDefault="007B5C20" w:rsidP="007B5C20">
      <w:pPr>
        <w:ind w:left="0" w:firstLine="0"/>
        <w:rPr>
          <w:rFonts w:ascii="Arial" w:hAnsi="Arial" w:cs="Arial"/>
        </w:rPr>
      </w:pPr>
    </w:p>
    <w:p w14:paraId="04934CD8" w14:textId="65E05077" w:rsidR="007B5C20" w:rsidRDefault="007B5C20" w:rsidP="007B5C20">
      <w:pPr>
        <w:jc w:val="center"/>
        <w:rPr>
          <w:rFonts w:ascii="Arial" w:hAnsi="Arial" w:cs="Arial"/>
        </w:rPr>
      </w:pPr>
      <w:r>
        <w:rPr>
          <w:rFonts w:ascii="Arial" w:hAnsi="Arial" w:cs="Arial"/>
        </w:rPr>
        <w:t>Gambar 4.79 Halaman Lihat Komplain</w:t>
      </w:r>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r>
        <w:rPr>
          <w:rFonts w:ascii="Arial" w:hAnsi="Arial" w:cs="Arial"/>
          <w:b/>
          <w:lang w:val="id-ID"/>
        </w:rPr>
        <w:t xml:space="preserve">Halaman </w:t>
      </w:r>
      <w:r>
        <w:rPr>
          <w:rFonts w:ascii="Arial" w:hAnsi="Arial" w:cs="Arial"/>
          <w:b/>
        </w:rPr>
        <w:t>Pelanggan</w:t>
      </w:r>
    </w:p>
    <w:p w14:paraId="5908B67B" w14:textId="3B459F6B" w:rsidR="00712933" w:rsidRDefault="00712933" w:rsidP="00712933">
      <w:pPr>
        <w:pStyle w:val="ListParagraph"/>
        <w:ind w:left="0" w:firstLine="709"/>
        <w:rPr>
          <w:rFonts w:ascii="Arial" w:hAnsi="Arial" w:cs="Arial"/>
        </w:rPr>
      </w:pPr>
      <w:r w:rsidRPr="0008091E">
        <w:rPr>
          <w:rFonts w:ascii="Arial" w:hAnsi="Arial" w:cs="Arial"/>
        </w:rPr>
        <w:t xml:space="preserve">Berikut merupakan implementasi sistem untuk halaman – halaman yang dapat diakses oleh pengguna dengan hak akses </w:t>
      </w:r>
      <w:r>
        <w:rPr>
          <w:rFonts w:ascii="Arial" w:hAnsi="Arial" w:cs="Arial"/>
        </w:rPr>
        <w:t>Pelanggan</w:t>
      </w:r>
      <w:r w:rsidRPr="0008091E">
        <w:rPr>
          <w:rFonts w:ascii="Arial" w:hAnsi="Arial" w:cs="Arial"/>
        </w:rPr>
        <w:t>. Implementasi tersebut diantaranya :</w:t>
      </w:r>
    </w:p>
    <w:p w14:paraId="536D846C" w14:textId="2B7E0817" w:rsidR="00B72BC6" w:rsidRDefault="00B72BC6" w:rsidP="00B72BC6">
      <w:pPr>
        <w:rPr>
          <w:rFonts w:ascii="Arial" w:hAnsi="Arial" w:cs="Arial"/>
        </w:rPr>
      </w:pPr>
    </w:p>
    <w:p w14:paraId="023315B9" w14:textId="41E2B52C" w:rsidR="00B72BC6" w:rsidRDefault="00B72BC6" w:rsidP="00563E88">
      <w:pPr>
        <w:pStyle w:val="ListParagraph"/>
        <w:numPr>
          <w:ilvl w:val="0"/>
          <w:numId w:val="35"/>
        </w:numPr>
        <w:ind w:left="709" w:hanging="709"/>
        <w:jc w:val="left"/>
        <w:rPr>
          <w:rFonts w:ascii="Arial" w:hAnsi="Arial" w:cs="Arial"/>
          <w:lang w:val="id-ID"/>
        </w:rPr>
      </w:pPr>
      <w:r>
        <w:rPr>
          <w:rFonts w:ascii="Arial" w:hAnsi="Arial" w:cs="Arial"/>
          <w:lang w:val="id-ID"/>
        </w:rPr>
        <w:t xml:space="preserve">Halaman </w:t>
      </w:r>
      <w:r>
        <w:rPr>
          <w:rFonts w:ascii="Arial" w:hAnsi="Arial" w:cs="Arial"/>
          <w:i/>
          <w:lang w:val="id-ID"/>
        </w:rPr>
        <w:t>Login</w:t>
      </w:r>
      <w:r>
        <w:rPr>
          <w:rFonts w:ascii="Arial" w:hAnsi="Arial" w:cs="Arial"/>
          <w:lang w:val="id-ID"/>
        </w:rPr>
        <w:t xml:space="preserve"> </w:t>
      </w:r>
    </w:p>
    <w:p w14:paraId="1D092091" w14:textId="32C459F1" w:rsidR="00B72BC6" w:rsidRDefault="00B72BC6" w:rsidP="00B72BC6">
      <w:pPr>
        <w:ind w:left="0" w:firstLine="709"/>
        <w:rPr>
          <w:rFonts w:ascii="Arial" w:hAnsi="Arial" w:cs="Arial"/>
        </w:rPr>
      </w:pPr>
      <w:r>
        <w:rPr>
          <w:noProof/>
        </w:rPr>
        <w:drawing>
          <wp:anchor distT="0" distB="0" distL="114300" distR="114300" simplePos="0" relativeHeight="251765760" behindDoc="0" locked="0" layoutInCell="1" allowOverlap="1" wp14:anchorId="44872842" wp14:editId="31BB49FE">
            <wp:simplePos x="0" y="0"/>
            <wp:positionH relativeFrom="margin">
              <wp:align>left</wp:align>
            </wp:positionH>
            <wp:positionV relativeFrom="paragraph">
              <wp:posOffset>1177290</wp:posOffset>
            </wp:positionV>
            <wp:extent cx="5039995" cy="2476500"/>
            <wp:effectExtent l="0" t="0" r="8255"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7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Pada halaman </w:t>
      </w:r>
      <w:r>
        <w:rPr>
          <w:rFonts w:ascii="Arial" w:hAnsi="Arial" w:cs="Arial"/>
          <w:i/>
          <w:iCs/>
        </w:rPr>
        <w:t>login</w:t>
      </w:r>
      <w:r>
        <w:rPr>
          <w:rFonts w:ascii="Arial" w:hAnsi="Arial" w:cs="Arial"/>
        </w:rPr>
        <w:t xml:space="preserve"> terdiri atas 2 (dua) masukan yaitu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serta sebuah tombol masuk. Pada halaman </w:t>
      </w:r>
      <w:r>
        <w:rPr>
          <w:rFonts w:ascii="Arial" w:hAnsi="Arial" w:cs="Arial"/>
          <w:i/>
          <w:iCs/>
        </w:rPr>
        <w:t>login</w:t>
      </w:r>
      <w:r>
        <w:rPr>
          <w:rFonts w:ascii="Arial" w:hAnsi="Arial" w:cs="Arial"/>
        </w:rPr>
        <w:t xml:space="preserve"> ini pengguna yang akan mengakses sistem diharuskan memasukkan </w:t>
      </w:r>
      <w:r>
        <w:rPr>
          <w:rFonts w:ascii="Arial" w:hAnsi="Arial" w:cs="Arial"/>
          <w:i/>
          <w:iCs/>
        </w:rPr>
        <w:t>email</w:t>
      </w:r>
      <w:r>
        <w:rPr>
          <w:rFonts w:ascii="Arial" w:hAnsi="Arial" w:cs="Arial"/>
        </w:rPr>
        <w:t xml:space="preserve"> dan </w:t>
      </w:r>
      <w:r>
        <w:rPr>
          <w:rFonts w:ascii="Arial" w:hAnsi="Arial" w:cs="Arial"/>
          <w:i/>
          <w:iCs/>
        </w:rPr>
        <w:t>password</w:t>
      </w:r>
      <w:r>
        <w:rPr>
          <w:rFonts w:ascii="Arial" w:hAnsi="Arial" w:cs="Arial"/>
        </w:rPr>
        <w:t xml:space="preserve"> dan dapat dilihat pada Gambar 4.80.</w:t>
      </w:r>
    </w:p>
    <w:p w14:paraId="74B222A6" w14:textId="1D403D1B" w:rsidR="00B72BC6" w:rsidRDefault="00B72BC6" w:rsidP="00B72BC6">
      <w:pPr>
        <w:rPr>
          <w:rFonts w:ascii="Arial" w:hAnsi="Arial" w:cs="Arial"/>
        </w:rPr>
      </w:pPr>
    </w:p>
    <w:p w14:paraId="4474F792" w14:textId="032CA92A" w:rsidR="00F42B5B" w:rsidRPr="00F42B5B" w:rsidRDefault="00F42B5B" w:rsidP="00F42B5B">
      <w:pPr>
        <w:jc w:val="center"/>
        <w:rPr>
          <w:rFonts w:ascii="Arial" w:hAnsi="Arial" w:cs="Arial"/>
        </w:rPr>
      </w:pPr>
      <w:r>
        <w:rPr>
          <w:rFonts w:ascii="Arial" w:hAnsi="Arial" w:cs="Arial"/>
        </w:rPr>
        <w:lastRenderedPageBreak/>
        <w:t xml:space="preserve">Gambar 4.80 Halaman </w:t>
      </w:r>
      <w:r>
        <w:rPr>
          <w:rFonts w:ascii="Arial" w:hAnsi="Arial" w:cs="Arial"/>
          <w:i/>
          <w:iCs/>
        </w:rPr>
        <w:t>Login</w:t>
      </w:r>
    </w:p>
    <w:p w14:paraId="00B034E4" w14:textId="77777777" w:rsidR="00F42B5B" w:rsidRDefault="00F42B5B" w:rsidP="00B72BC6">
      <w:pPr>
        <w:rPr>
          <w:rFonts w:ascii="Arial" w:hAnsi="Arial" w:cs="Arial"/>
        </w:rPr>
      </w:pPr>
    </w:p>
    <w:p w14:paraId="598F4A17" w14:textId="2D808E2D"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Dashboard</w:t>
      </w:r>
    </w:p>
    <w:p w14:paraId="63625798" w14:textId="55C78905" w:rsidR="00F42B5B" w:rsidRDefault="00F42B5B" w:rsidP="008929C5">
      <w:pPr>
        <w:pStyle w:val="ListParagraph"/>
        <w:ind w:left="0" w:firstLine="709"/>
        <w:rPr>
          <w:rFonts w:ascii="Arial" w:hAnsi="Arial" w:cs="Arial"/>
        </w:rPr>
      </w:pPr>
      <w:r w:rsidRPr="00F42B5B">
        <w:rPr>
          <w:rFonts w:ascii="Arial" w:hAnsi="Arial" w:cs="Arial"/>
        </w:rPr>
        <w:t xml:space="preserve">Halaman </w:t>
      </w:r>
      <w:r w:rsidRPr="00F42B5B">
        <w:rPr>
          <w:rFonts w:ascii="Arial" w:hAnsi="Arial" w:cs="Arial"/>
          <w:i/>
          <w:iCs/>
        </w:rPr>
        <w:t>Dashboard</w:t>
      </w:r>
      <w:r w:rsidRPr="00F42B5B">
        <w:rPr>
          <w:rFonts w:ascii="Arial" w:hAnsi="Arial" w:cs="Arial"/>
        </w:rPr>
        <w:t xml:space="preserve"> merupakan halaman utama setelah melakukan </w:t>
      </w:r>
      <w:r w:rsidRPr="00F42B5B">
        <w:rPr>
          <w:rFonts w:ascii="Arial" w:hAnsi="Arial" w:cs="Arial"/>
          <w:i/>
          <w:iCs/>
        </w:rPr>
        <w:t>login</w:t>
      </w:r>
      <w:r w:rsidRPr="00F42B5B">
        <w:rPr>
          <w:rFonts w:ascii="Arial" w:hAnsi="Arial" w:cs="Arial"/>
        </w:rPr>
        <w:t xml:space="preserve">. Pada halaman dashboard, </w:t>
      </w:r>
      <w:r>
        <w:rPr>
          <w:rFonts w:ascii="Arial" w:hAnsi="Arial" w:cs="Arial"/>
        </w:rPr>
        <w:t>pelanggan</w:t>
      </w:r>
      <w:r w:rsidRPr="00F42B5B">
        <w:rPr>
          <w:rFonts w:ascii="Arial" w:hAnsi="Arial" w:cs="Arial"/>
        </w:rPr>
        <w:t xml:space="preserve"> dapat melihat jumlah </w:t>
      </w:r>
      <w:r w:rsidRPr="00F42B5B">
        <w:rPr>
          <w:rFonts w:ascii="Arial" w:hAnsi="Arial" w:cs="Arial"/>
          <w:i/>
          <w:iCs/>
        </w:rPr>
        <w:t>order</w:t>
      </w:r>
      <w:r w:rsidR="006C68E8">
        <w:rPr>
          <w:rFonts w:ascii="Arial" w:hAnsi="Arial" w:cs="Arial"/>
        </w:rPr>
        <w:t>, total teknisi, total admin, total saran yang dikirimkannya</w:t>
      </w:r>
      <w:r w:rsidRPr="00F42B5B">
        <w:rPr>
          <w:rFonts w:ascii="Arial" w:hAnsi="Arial" w:cs="Arial"/>
        </w:rPr>
        <w:t xml:space="preserve"> dan daftar </w:t>
      </w:r>
      <w:r w:rsidRPr="00F42B5B">
        <w:rPr>
          <w:rFonts w:ascii="Arial" w:hAnsi="Arial" w:cs="Arial"/>
          <w:i/>
          <w:iCs/>
        </w:rPr>
        <w:t xml:space="preserve">order </w:t>
      </w:r>
      <w:r w:rsidRPr="00F42B5B">
        <w:rPr>
          <w:rFonts w:ascii="Arial" w:hAnsi="Arial" w:cs="Arial"/>
        </w:rPr>
        <w:t xml:space="preserve">yang </w:t>
      </w:r>
      <w:r w:rsidR="006C68E8">
        <w:rPr>
          <w:rFonts w:ascii="Arial" w:hAnsi="Arial" w:cs="Arial"/>
        </w:rPr>
        <w:t xml:space="preserve">diambil. Dalam halaman </w:t>
      </w:r>
      <w:r w:rsidR="006C68E8">
        <w:rPr>
          <w:rFonts w:ascii="Arial" w:hAnsi="Arial" w:cs="Arial"/>
          <w:i/>
          <w:iCs/>
        </w:rPr>
        <w:t>dashboard</w:t>
      </w:r>
      <w:r w:rsidR="006C68E8">
        <w:rPr>
          <w:rFonts w:ascii="Arial" w:hAnsi="Arial" w:cs="Arial"/>
        </w:rPr>
        <w:t>, pelanggan juga dapat</w:t>
      </w:r>
      <w:r w:rsidRPr="00F42B5B">
        <w:rPr>
          <w:rFonts w:ascii="Arial" w:hAnsi="Arial" w:cs="Arial"/>
        </w:rPr>
        <w:t xml:space="preserve"> mengakses menu – menu yang tersedia di dalamnya antara lain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Pr="00F42B5B">
        <w:rPr>
          <w:rFonts w:ascii="Arial" w:hAnsi="Arial" w:cs="Arial"/>
          <w:i/>
          <w:iCs/>
        </w:rPr>
        <w:t>dashboard</w:t>
      </w:r>
      <w:r w:rsidRPr="00F42B5B">
        <w:rPr>
          <w:rFonts w:ascii="Arial" w:hAnsi="Arial" w:cs="Arial"/>
        </w:rPr>
        <w:t xml:space="preserve">, </w:t>
      </w:r>
      <w:r w:rsidRPr="00F42B5B">
        <w:rPr>
          <w:rFonts w:ascii="Arial" w:hAnsi="Arial" w:cs="Arial"/>
          <w:i/>
          <w:iCs/>
        </w:rPr>
        <w:t>sub</w:t>
      </w:r>
      <w:r w:rsidRPr="00F42B5B">
        <w:rPr>
          <w:rFonts w:ascii="Arial" w:hAnsi="Arial" w:cs="Arial"/>
        </w:rPr>
        <w:t xml:space="preserve"> </w:t>
      </w:r>
      <w:r w:rsidRPr="00F42B5B">
        <w:rPr>
          <w:rFonts w:ascii="Arial" w:hAnsi="Arial" w:cs="Arial"/>
          <w:i/>
          <w:iCs/>
        </w:rPr>
        <w:t>menu</w:t>
      </w:r>
      <w:r w:rsidRPr="00F42B5B">
        <w:rPr>
          <w:rFonts w:ascii="Arial" w:hAnsi="Arial" w:cs="Arial"/>
        </w:rPr>
        <w:t xml:space="preserve"> </w:t>
      </w:r>
      <w:r w:rsidR="006C68E8">
        <w:rPr>
          <w:rFonts w:ascii="Arial" w:hAnsi="Arial" w:cs="Arial"/>
          <w:i/>
          <w:iCs/>
        </w:rPr>
        <w:t>admin</w:t>
      </w:r>
      <w:r w:rsidRPr="00F42B5B">
        <w:rPr>
          <w:rFonts w:ascii="Arial" w:hAnsi="Arial" w:cs="Arial"/>
        </w:rPr>
        <w:t xml:space="preserve">, </w:t>
      </w:r>
      <w:r w:rsidR="006C68E8" w:rsidRPr="006C68E8">
        <w:rPr>
          <w:rFonts w:ascii="Arial" w:hAnsi="Arial" w:cs="Arial"/>
          <w:i/>
          <w:iCs/>
        </w:rPr>
        <w:t xml:space="preserve">sub </w:t>
      </w:r>
      <w:r w:rsidRPr="006C68E8">
        <w:rPr>
          <w:rFonts w:ascii="Arial" w:hAnsi="Arial" w:cs="Arial"/>
          <w:i/>
          <w:iCs/>
        </w:rPr>
        <w:t>menu</w:t>
      </w:r>
      <w:r w:rsidRPr="00F42B5B">
        <w:rPr>
          <w:rFonts w:ascii="Arial" w:hAnsi="Arial" w:cs="Arial"/>
        </w:rPr>
        <w:t xml:space="preserve"> </w:t>
      </w:r>
      <w:r w:rsidR="006C68E8">
        <w:rPr>
          <w:rFonts w:ascii="Arial" w:hAnsi="Arial" w:cs="Arial"/>
        </w:rPr>
        <w:t>teknisi</w:t>
      </w:r>
      <w:r w:rsidRPr="00F42B5B">
        <w:rPr>
          <w:rFonts w:ascii="Arial" w:hAnsi="Arial" w:cs="Arial"/>
        </w:rPr>
        <w:t>,</w:t>
      </w:r>
      <w:r w:rsidR="006C68E8">
        <w:rPr>
          <w:rFonts w:ascii="Arial" w:hAnsi="Arial" w:cs="Arial"/>
        </w:rPr>
        <w:t xml:space="preserve"> </w:t>
      </w:r>
      <w:r w:rsidR="006C68E8">
        <w:rPr>
          <w:rFonts w:ascii="Arial" w:hAnsi="Arial" w:cs="Arial"/>
          <w:i/>
          <w:iCs/>
        </w:rPr>
        <w:t>menu</w:t>
      </w:r>
      <w:r w:rsidR="006C68E8">
        <w:rPr>
          <w:rFonts w:ascii="Arial" w:hAnsi="Arial" w:cs="Arial"/>
        </w:rPr>
        <w:t xml:space="preserve"> biodata,</w:t>
      </w:r>
      <w:r w:rsidRPr="00F42B5B">
        <w:rPr>
          <w:rFonts w:ascii="Arial" w:hAnsi="Arial" w:cs="Arial"/>
        </w:rPr>
        <w:t xml:space="preserve"> serta </w:t>
      </w:r>
      <w:r w:rsidRPr="00F42B5B">
        <w:rPr>
          <w:rFonts w:ascii="Arial" w:hAnsi="Arial" w:cs="Arial"/>
          <w:i/>
          <w:iCs/>
        </w:rPr>
        <w:t>menu</w:t>
      </w:r>
      <w:r w:rsidRPr="00F42B5B">
        <w:rPr>
          <w:rFonts w:ascii="Arial" w:hAnsi="Arial" w:cs="Arial"/>
        </w:rPr>
        <w:t xml:space="preserve"> </w:t>
      </w:r>
      <w:r w:rsidRPr="00F42B5B">
        <w:rPr>
          <w:rFonts w:ascii="Arial" w:hAnsi="Arial" w:cs="Arial"/>
          <w:i/>
          <w:iCs/>
        </w:rPr>
        <w:t>orders</w:t>
      </w:r>
      <w:r w:rsidRPr="00F42B5B">
        <w:rPr>
          <w:rFonts w:ascii="Arial" w:hAnsi="Arial" w:cs="Arial"/>
        </w:rPr>
        <w:t xml:space="preserve"> dan dapat dilihat pada Gambar 4.</w:t>
      </w:r>
      <w:r w:rsidR="00904EEF">
        <w:rPr>
          <w:rFonts w:ascii="Arial" w:hAnsi="Arial" w:cs="Arial"/>
        </w:rPr>
        <w:t>8</w:t>
      </w:r>
      <w:r w:rsidRPr="00F42B5B">
        <w:rPr>
          <w:rFonts w:ascii="Arial" w:hAnsi="Arial" w:cs="Arial"/>
        </w:rPr>
        <w:t>1.</w:t>
      </w:r>
    </w:p>
    <w:p w14:paraId="62E05C68" w14:textId="417E4205" w:rsidR="00A81943" w:rsidRDefault="00A81943" w:rsidP="00A81943">
      <w:pPr>
        <w:rPr>
          <w:rFonts w:ascii="Arial" w:hAnsi="Arial" w:cs="Arial"/>
        </w:rPr>
      </w:pPr>
    </w:p>
    <w:p w14:paraId="23B7857F" w14:textId="26099235" w:rsidR="00A81943" w:rsidRPr="00A81943" w:rsidRDefault="00A81943" w:rsidP="00A81943">
      <w:pPr>
        <w:rPr>
          <w:rFonts w:ascii="Arial" w:hAnsi="Arial" w:cs="Arial"/>
        </w:rPr>
      </w:pPr>
      <w:r>
        <w:rPr>
          <w:noProof/>
        </w:rPr>
        <w:drawing>
          <wp:anchor distT="0" distB="0" distL="114300" distR="114300" simplePos="0" relativeHeight="251766784" behindDoc="0" locked="0" layoutInCell="1" allowOverlap="1" wp14:anchorId="183F2790" wp14:editId="417B22F9">
            <wp:simplePos x="0" y="0"/>
            <wp:positionH relativeFrom="column">
              <wp:posOffset>1905</wp:posOffset>
            </wp:positionH>
            <wp:positionV relativeFrom="paragraph">
              <wp:posOffset>0</wp:posOffset>
            </wp:positionV>
            <wp:extent cx="5039995" cy="2435860"/>
            <wp:effectExtent l="0" t="0" r="8255" b="254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435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9FC76" w14:textId="54CB4CC2" w:rsidR="00B72BC6" w:rsidRPr="00912298" w:rsidRDefault="00A81943" w:rsidP="00A81943">
      <w:pPr>
        <w:ind w:left="0" w:firstLine="0"/>
        <w:jc w:val="center"/>
        <w:rPr>
          <w:rFonts w:ascii="Arial" w:hAnsi="Arial" w:cs="Arial"/>
        </w:rPr>
      </w:pPr>
      <w:r>
        <w:rPr>
          <w:rFonts w:ascii="Arial" w:hAnsi="Arial" w:cs="Arial"/>
        </w:rPr>
        <w:t xml:space="preserve">Gambar 4.81 Halaman </w:t>
      </w:r>
      <w:r w:rsidRPr="00A81943">
        <w:rPr>
          <w:rFonts w:ascii="Arial" w:hAnsi="Arial" w:cs="Arial"/>
          <w:i/>
          <w:iCs/>
        </w:rPr>
        <w:t>Dashboard</w:t>
      </w:r>
    </w:p>
    <w:p w14:paraId="55498763" w14:textId="7A5C734C" w:rsidR="00BC7CCF" w:rsidRDefault="00BC7CCF" w:rsidP="00BC7CCF">
      <w:pPr>
        <w:ind w:left="0" w:firstLine="0"/>
        <w:rPr>
          <w:rFonts w:ascii="Arial" w:hAnsi="Arial" w:cs="Arial"/>
        </w:rPr>
      </w:pPr>
    </w:p>
    <w:p w14:paraId="33F7AB23" w14:textId="13CD4E6F"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Pr="00CE5E1D">
        <w:rPr>
          <w:rFonts w:ascii="Arial" w:hAnsi="Arial" w:cs="Arial"/>
          <w:i/>
          <w:iCs/>
        </w:rPr>
        <w:t>Admin</w:t>
      </w:r>
    </w:p>
    <w:p w14:paraId="4C292FED" w14:textId="7C797252" w:rsidR="00CE5E1D" w:rsidRDefault="00CE5E1D" w:rsidP="00CE5E1D">
      <w:pPr>
        <w:pStyle w:val="ListParagraph"/>
        <w:ind w:left="0" w:firstLine="709"/>
        <w:rPr>
          <w:rFonts w:ascii="Arial" w:hAnsi="Arial" w:cs="Arial"/>
        </w:rPr>
      </w:pPr>
      <w:r>
        <w:rPr>
          <w:rFonts w:ascii="Arial" w:hAnsi="Arial" w:cs="Arial"/>
        </w:rPr>
        <w:t>Halaman Admin merupakan halaman yang menampilkan daftar dari admin yang ada pada Oneya Solutions beserta kontaknya dan dapat dilihat pada Gambar 4.82.</w:t>
      </w:r>
    </w:p>
    <w:p w14:paraId="739CC938" w14:textId="5A23B1E4" w:rsidR="00CE5E1D" w:rsidRPr="00CE5E1D" w:rsidRDefault="00CE5E1D"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266C6CA5">
            <wp:simplePos x="0" y="0"/>
            <wp:positionH relativeFrom="page">
              <wp:align>center</wp:align>
            </wp:positionH>
            <wp:positionV relativeFrom="paragraph">
              <wp:posOffset>-26670</wp:posOffset>
            </wp:positionV>
            <wp:extent cx="4087495" cy="2020570"/>
            <wp:effectExtent l="0" t="0" r="8255"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87495"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77777777" w:rsidR="00CE5E1D" w:rsidRPr="00863918" w:rsidRDefault="00CE5E1D" w:rsidP="00BC7CCF">
      <w:pPr>
        <w:ind w:left="0" w:firstLine="0"/>
        <w:rPr>
          <w:rFonts w:ascii="Arial" w:hAnsi="Arial" w:cs="Arial"/>
        </w:rPr>
      </w:pPr>
    </w:p>
    <w:p w14:paraId="354FCE79" w14:textId="77777777"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77777777" w:rsidR="00CE5E1D" w:rsidRDefault="00CE5E1D" w:rsidP="00863918">
      <w:pPr>
        <w:ind w:left="0" w:firstLine="0"/>
        <w:jc w:val="center"/>
        <w:rPr>
          <w:rFonts w:ascii="Arial" w:hAnsi="Arial" w:cs="Arial"/>
        </w:rPr>
      </w:pPr>
    </w:p>
    <w:p w14:paraId="655E8218" w14:textId="77777777" w:rsidR="00CE5E1D" w:rsidRDefault="00CE5E1D" w:rsidP="00863918">
      <w:pPr>
        <w:ind w:left="0" w:firstLine="0"/>
        <w:jc w:val="center"/>
        <w:rPr>
          <w:rFonts w:ascii="Arial" w:hAnsi="Arial" w:cs="Arial"/>
        </w:rPr>
      </w:pPr>
    </w:p>
    <w:p w14:paraId="3E12E627" w14:textId="77777777" w:rsidR="00CE5E1D" w:rsidRDefault="00CE5E1D" w:rsidP="00863918">
      <w:pPr>
        <w:ind w:left="0" w:firstLine="0"/>
        <w:jc w:val="center"/>
        <w:rPr>
          <w:rFonts w:ascii="Arial" w:hAnsi="Arial" w:cs="Arial"/>
        </w:rPr>
      </w:pPr>
    </w:p>
    <w:p w14:paraId="02CE540E" w14:textId="77777777" w:rsidR="00CE5E1D" w:rsidRDefault="00CE5E1D" w:rsidP="00863918">
      <w:pPr>
        <w:ind w:left="0" w:firstLine="0"/>
        <w:jc w:val="center"/>
        <w:rPr>
          <w:rFonts w:ascii="Arial" w:hAnsi="Arial" w:cs="Arial"/>
        </w:rPr>
      </w:pPr>
    </w:p>
    <w:p w14:paraId="5818DB9A" w14:textId="77777777" w:rsidR="00CE5E1D" w:rsidRDefault="00CE5E1D" w:rsidP="00CE5E1D">
      <w:pPr>
        <w:ind w:left="0" w:firstLine="0"/>
        <w:rPr>
          <w:rFonts w:ascii="Arial" w:hAnsi="Arial" w:cs="Arial"/>
        </w:rPr>
      </w:pPr>
    </w:p>
    <w:p w14:paraId="2ACA251D" w14:textId="3C8CD2C0" w:rsidR="00552576" w:rsidRPr="00552576" w:rsidRDefault="00552576" w:rsidP="0014743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076408">
        <w:rPr>
          <w:rFonts w:ascii="Arial" w:hAnsi="Arial" w:cs="Arial"/>
          <w:i/>
          <w:iCs/>
        </w:rPr>
        <w:t>Detail Admin</w:t>
      </w:r>
    </w:p>
    <w:p w14:paraId="017DE134" w14:textId="2E0AD17F" w:rsidR="00552576" w:rsidRDefault="00076408" w:rsidP="00552576">
      <w:pPr>
        <w:pStyle w:val="ListParagraph"/>
        <w:ind w:left="0" w:firstLine="709"/>
        <w:rPr>
          <w:rFonts w:ascii="Arial" w:hAnsi="Arial" w:cs="Arial"/>
        </w:rPr>
      </w:pPr>
      <w:r>
        <w:rPr>
          <w:noProof/>
        </w:rPr>
        <w:drawing>
          <wp:anchor distT="0" distB="0" distL="114300" distR="114300" simplePos="0" relativeHeight="251768832" behindDoc="0" locked="0" layoutInCell="1" allowOverlap="1" wp14:anchorId="66872C40" wp14:editId="7013D02C">
            <wp:simplePos x="0" y="0"/>
            <wp:positionH relativeFrom="margin">
              <wp:align>left</wp:align>
            </wp:positionH>
            <wp:positionV relativeFrom="paragraph">
              <wp:posOffset>769620</wp:posOffset>
            </wp:positionV>
            <wp:extent cx="5039995" cy="2460625"/>
            <wp:effectExtent l="0" t="0" r="8255"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2460625"/>
                    </a:xfrm>
                    <a:prstGeom prst="rect">
                      <a:avLst/>
                    </a:prstGeom>
                    <a:noFill/>
                    <a:ln>
                      <a:noFill/>
                    </a:ln>
                  </pic:spPr>
                </pic:pic>
              </a:graphicData>
            </a:graphic>
            <wp14:sizeRelH relativeFrom="page">
              <wp14:pctWidth>0</wp14:pctWidth>
            </wp14:sizeRelH>
            <wp14:sizeRelV relativeFrom="page">
              <wp14:pctHeight>0</wp14:pctHeight>
            </wp14:sizeRelV>
          </wp:anchor>
        </w:drawing>
      </w:r>
      <w:r w:rsidR="00552576">
        <w:rPr>
          <w:rFonts w:ascii="Arial" w:hAnsi="Arial" w:cs="Arial"/>
        </w:rPr>
        <w:t xml:space="preserve">Halaman </w:t>
      </w:r>
      <w:r w:rsidR="00552576" w:rsidRPr="00076408">
        <w:rPr>
          <w:rFonts w:ascii="Arial" w:hAnsi="Arial" w:cs="Arial"/>
          <w:i/>
          <w:iCs/>
        </w:rPr>
        <w:t>Detail Admin</w:t>
      </w:r>
      <w:r w:rsidR="00552576">
        <w:rPr>
          <w:rFonts w:ascii="Arial" w:hAnsi="Arial" w:cs="Arial"/>
        </w:rPr>
        <w:t xml:space="preserve"> merupakan halaman yang menampilkan data lengkap dari 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552576" w:rsidRPr="00076408">
        <w:rPr>
          <w:rFonts w:ascii="Arial" w:hAnsi="Arial" w:cs="Arial"/>
          <w:i/>
          <w:iCs/>
        </w:rPr>
        <w:t>email</w:t>
      </w:r>
      <w:r w:rsidR="00552576">
        <w:rPr>
          <w:rFonts w:ascii="Arial" w:hAnsi="Arial" w:cs="Arial"/>
        </w:rPr>
        <w:t xml:space="preserve"> serta nomor telepon dan dapat dilihat pada Gambar 4.83.</w:t>
      </w:r>
    </w:p>
    <w:p w14:paraId="252C0E9F" w14:textId="61D83915" w:rsidR="00076408" w:rsidRDefault="00076408" w:rsidP="00076408">
      <w:pPr>
        <w:rPr>
          <w:rFonts w:ascii="Arial" w:hAnsi="Arial" w:cs="Arial"/>
          <w:lang w:val="id-ID"/>
        </w:rPr>
      </w:pPr>
    </w:p>
    <w:p w14:paraId="27835E4C" w14:textId="42B24472" w:rsidR="00076408" w:rsidRDefault="00076408" w:rsidP="00076408">
      <w:pPr>
        <w:jc w:val="center"/>
        <w:rPr>
          <w:rFonts w:ascii="Arial" w:hAnsi="Arial" w:cs="Arial"/>
          <w:i/>
          <w:iCs/>
        </w:rPr>
      </w:pPr>
      <w:r>
        <w:rPr>
          <w:rFonts w:ascii="Arial" w:hAnsi="Arial" w:cs="Arial"/>
        </w:rPr>
        <w:t xml:space="preserve">Gambar 4.83 Halaman </w:t>
      </w:r>
      <w:r w:rsidRPr="00076408">
        <w:rPr>
          <w:rFonts w:ascii="Arial" w:hAnsi="Arial" w:cs="Arial"/>
          <w:i/>
          <w:iCs/>
        </w:rPr>
        <w:t>Detail</w:t>
      </w:r>
      <w:r>
        <w:rPr>
          <w:rFonts w:ascii="Arial" w:hAnsi="Arial" w:cs="Arial"/>
        </w:rPr>
        <w:t xml:space="preserve"> </w:t>
      </w:r>
      <w:r w:rsidRPr="00076408">
        <w:rPr>
          <w:rFonts w:ascii="Arial" w:hAnsi="Arial" w:cs="Arial"/>
          <w:i/>
          <w:iCs/>
        </w:rPr>
        <w:t>Admin</w:t>
      </w:r>
    </w:p>
    <w:p w14:paraId="4BF898B0" w14:textId="0703D209" w:rsidR="00076408" w:rsidRDefault="00076408" w:rsidP="00076408">
      <w:pPr>
        <w:rPr>
          <w:rFonts w:ascii="Arial" w:hAnsi="Arial" w:cs="Arial"/>
        </w:rPr>
      </w:pPr>
    </w:p>
    <w:p w14:paraId="389D4969" w14:textId="05160615" w:rsidR="00B950AF" w:rsidRDefault="00B950AF" w:rsidP="00076408">
      <w:pPr>
        <w:rPr>
          <w:rFonts w:ascii="Arial" w:hAnsi="Arial" w:cs="Arial"/>
        </w:rPr>
      </w:pPr>
    </w:p>
    <w:p w14:paraId="0E5A5535" w14:textId="77777777" w:rsidR="00B950AF" w:rsidRPr="00534318" w:rsidRDefault="00B950AF" w:rsidP="00B950AF">
      <w:pPr>
        <w:pStyle w:val="ListParagraph"/>
        <w:numPr>
          <w:ilvl w:val="0"/>
          <w:numId w:val="35"/>
        </w:numPr>
        <w:ind w:left="709" w:hanging="709"/>
        <w:jc w:val="left"/>
        <w:rPr>
          <w:rFonts w:ascii="Arial" w:hAnsi="Arial" w:cs="Arial"/>
          <w:lang w:val="id-ID"/>
        </w:rPr>
      </w:pPr>
      <w:r>
        <w:rPr>
          <w:rFonts w:ascii="Arial" w:hAnsi="Arial" w:cs="Arial"/>
        </w:rPr>
        <w:t>Halaman Ubah Biodata</w:t>
      </w:r>
    </w:p>
    <w:p w14:paraId="38F40B4D" w14:textId="2B370F36" w:rsidR="00B950AF" w:rsidRDefault="00B950AF" w:rsidP="00B950AF">
      <w:pPr>
        <w:ind w:left="0" w:firstLine="709"/>
        <w:rPr>
          <w:rFonts w:ascii="Arial" w:hAnsi="Arial" w:cs="Arial"/>
        </w:rPr>
      </w:pPr>
      <w:r>
        <w:rPr>
          <w:noProof/>
        </w:rPr>
        <w:drawing>
          <wp:anchor distT="0" distB="0" distL="114300" distR="114300" simplePos="0" relativeHeight="251769856" behindDoc="0" locked="0" layoutInCell="1" allowOverlap="1" wp14:anchorId="45B01856" wp14:editId="480F5B45">
            <wp:simplePos x="0" y="0"/>
            <wp:positionH relativeFrom="margin">
              <wp:align>center</wp:align>
            </wp:positionH>
            <wp:positionV relativeFrom="paragraph">
              <wp:posOffset>1169670</wp:posOffset>
            </wp:positionV>
            <wp:extent cx="5039995" cy="2442210"/>
            <wp:effectExtent l="0" t="0" r="8255"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9995" cy="24422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Ubah Biodata berisikan kolom – kolom profil dan kontak yang dapat diubah seperti nama, username, jenis kelamin, alamat, email serta nomor telepon. Dalam halaman biodata, teknisi juga dapat mengubah passwordnya, melihat grafik keberhasilan perbaikan serta dapat mengubah foto profilnya dan dapat dilihat pada Gambar 4.84.</w:t>
      </w:r>
    </w:p>
    <w:p w14:paraId="3A791568" w14:textId="3BBD43EA" w:rsidR="00B950AF" w:rsidRDefault="0088285A" w:rsidP="00E83E30">
      <w:pPr>
        <w:jc w:val="center"/>
        <w:rPr>
          <w:rFonts w:ascii="Arial" w:hAnsi="Arial" w:cs="Arial"/>
        </w:rPr>
      </w:pPr>
      <w:r>
        <w:rPr>
          <w:rFonts w:ascii="Arial" w:hAnsi="Arial" w:cs="Arial"/>
        </w:rPr>
        <w:lastRenderedPageBreak/>
        <w:t>Gambar 4.84 Halaman Ubah Biodata</w:t>
      </w:r>
    </w:p>
    <w:p w14:paraId="624A6553" w14:textId="77777777" w:rsidR="00076408" w:rsidRPr="00076408" w:rsidRDefault="00076408" w:rsidP="00076408">
      <w:pPr>
        <w:rPr>
          <w:rFonts w:ascii="Arial" w:hAnsi="Arial" w:cs="Arial"/>
        </w:rPr>
      </w:pPr>
    </w:p>
    <w:p w14:paraId="6621755F" w14:textId="3D3B8BFF"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Pr="00B146B8">
        <w:rPr>
          <w:rFonts w:ascii="Arial" w:hAnsi="Arial" w:cs="Arial"/>
          <w:i/>
          <w:iCs/>
        </w:rPr>
        <w:t>Order</w:t>
      </w:r>
    </w:p>
    <w:p w14:paraId="307678D9" w14:textId="5162A34D" w:rsidR="00B950AF" w:rsidRDefault="00E83E30" w:rsidP="00E83E30">
      <w:pPr>
        <w:pStyle w:val="ListParagraph"/>
        <w:ind w:left="0" w:firstLine="709"/>
        <w:rPr>
          <w:rFonts w:ascii="Arial" w:hAnsi="Arial" w:cs="Arial"/>
        </w:rPr>
      </w:pPr>
      <w:r>
        <w:rPr>
          <w:noProof/>
        </w:rPr>
        <w:drawing>
          <wp:anchor distT="0" distB="0" distL="114300" distR="114300" simplePos="0" relativeHeight="251770880" behindDoc="0" locked="0" layoutInCell="1" allowOverlap="1" wp14:anchorId="650D5E70" wp14:editId="501FA97F">
            <wp:simplePos x="0" y="0"/>
            <wp:positionH relativeFrom="margin">
              <wp:align>left</wp:align>
            </wp:positionH>
            <wp:positionV relativeFrom="paragraph">
              <wp:posOffset>1070610</wp:posOffset>
            </wp:positionV>
            <wp:extent cx="5039995" cy="2475865"/>
            <wp:effectExtent l="0" t="0" r="8255" b="63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2475865"/>
                    </a:xfrm>
                    <a:prstGeom prst="rect">
                      <a:avLst/>
                    </a:prstGeom>
                    <a:noFill/>
                    <a:ln>
                      <a:noFill/>
                    </a:ln>
                  </pic:spPr>
                </pic:pic>
              </a:graphicData>
            </a:graphic>
            <wp14:sizeRelH relativeFrom="page">
              <wp14:pctWidth>0</wp14:pctWidth>
            </wp14:sizeRelH>
            <wp14:sizeRelV relativeFrom="page">
              <wp14:pctHeight>0</wp14:pctHeight>
            </wp14:sizeRelV>
          </wp:anchor>
        </w:drawing>
      </w:r>
      <w:r w:rsidR="00B950AF">
        <w:rPr>
          <w:rFonts w:ascii="Arial" w:hAnsi="Arial" w:cs="Arial"/>
        </w:rPr>
        <w:t xml:space="preserve">Halaman </w:t>
      </w:r>
      <w:r w:rsidR="00B950AF" w:rsidRPr="00B146B8">
        <w:rPr>
          <w:rFonts w:ascii="Arial" w:hAnsi="Arial" w:cs="Arial"/>
          <w:i/>
          <w:iCs/>
        </w:rPr>
        <w:t>Order</w:t>
      </w:r>
      <w:r w:rsidR="00B950AF">
        <w:rPr>
          <w:rFonts w:ascii="Arial" w:hAnsi="Arial" w:cs="Arial"/>
        </w:rPr>
        <w:t xml:space="preserve"> berisikan daftar mengenai </w:t>
      </w:r>
      <w:r w:rsidR="00B950AF" w:rsidRPr="00B146B8">
        <w:rPr>
          <w:rFonts w:ascii="Arial" w:hAnsi="Arial" w:cs="Arial"/>
          <w:i/>
          <w:iCs/>
        </w:rPr>
        <w:t>order</w:t>
      </w:r>
      <w:r w:rsidR="00B950AF">
        <w:rPr>
          <w:rFonts w:ascii="Arial" w:hAnsi="Arial" w:cs="Arial"/>
        </w:rPr>
        <w:t xml:space="preserve"> yang dimiliki oleh pelanggan beserta beberapa informasinya seperti </w:t>
      </w:r>
      <w:r w:rsidR="00B950AF" w:rsidRPr="00B146B8">
        <w:rPr>
          <w:rFonts w:ascii="Arial" w:hAnsi="Arial" w:cs="Arial"/>
          <w:i/>
          <w:iCs/>
        </w:rPr>
        <w:t>id</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waktu dibuat, nama teknisi yang mengambil </w:t>
      </w:r>
      <w:r w:rsidR="00B950AF" w:rsidRPr="00B146B8">
        <w:rPr>
          <w:rFonts w:ascii="Arial" w:hAnsi="Arial" w:cs="Arial"/>
          <w:i/>
          <w:iCs/>
        </w:rPr>
        <w:t>order</w:t>
      </w:r>
      <w:r w:rsidR="00B950AF">
        <w:rPr>
          <w:rFonts w:ascii="Arial" w:hAnsi="Arial" w:cs="Arial"/>
        </w:rPr>
        <w:t xml:space="preserve">, </w:t>
      </w:r>
      <w:r w:rsidR="00B950AF" w:rsidRPr="00B146B8">
        <w:rPr>
          <w:rFonts w:ascii="Arial" w:hAnsi="Arial" w:cs="Arial"/>
          <w:i/>
          <w:iCs/>
        </w:rPr>
        <w:t>status</w:t>
      </w:r>
      <w:r w:rsidR="00B950AF">
        <w:rPr>
          <w:rFonts w:ascii="Arial" w:hAnsi="Arial" w:cs="Arial"/>
        </w:rPr>
        <w:t xml:space="preserve"> </w:t>
      </w:r>
      <w:r w:rsidR="00B950AF" w:rsidRPr="00B146B8">
        <w:rPr>
          <w:rFonts w:ascii="Arial" w:hAnsi="Arial" w:cs="Arial"/>
          <w:i/>
          <w:iCs/>
        </w:rPr>
        <w:t>order</w:t>
      </w:r>
      <w:r w:rsidR="00B950AF">
        <w:rPr>
          <w:rFonts w:ascii="Arial" w:hAnsi="Arial" w:cs="Arial"/>
        </w:rPr>
        <w:t xml:space="preserve">, serta total biaya untuk </w:t>
      </w:r>
      <w:r w:rsidR="00B950AF" w:rsidRPr="00B146B8">
        <w:rPr>
          <w:rFonts w:ascii="Arial" w:hAnsi="Arial" w:cs="Arial"/>
          <w:i/>
          <w:iCs/>
        </w:rPr>
        <w:t>order</w:t>
      </w:r>
      <w:r w:rsidR="00B950AF">
        <w:rPr>
          <w:rFonts w:ascii="Arial" w:hAnsi="Arial" w:cs="Arial"/>
        </w:rPr>
        <w:t xml:space="preserve"> dilihat pada Gambar 4.85</w:t>
      </w:r>
      <w:r>
        <w:rPr>
          <w:rFonts w:ascii="Arial" w:hAnsi="Arial" w:cs="Arial"/>
        </w:rPr>
        <w:t>.</w:t>
      </w:r>
    </w:p>
    <w:p w14:paraId="426B67C8" w14:textId="5AED32FC" w:rsidR="00E83E30" w:rsidRDefault="00E83E30" w:rsidP="00E83E30">
      <w:pPr>
        <w:rPr>
          <w:rFonts w:ascii="Arial" w:hAnsi="Arial" w:cs="Arial"/>
          <w:lang w:val="id-ID"/>
        </w:rPr>
      </w:pPr>
    </w:p>
    <w:p w14:paraId="36209FB5" w14:textId="2122EDB2" w:rsidR="00E83E30" w:rsidRDefault="00E83E30" w:rsidP="00E83E30">
      <w:pPr>
        <w:jc w:val="center"/>
        <w:rPr>
          <w:rFonts w:ascii="Arial" w:hAnsi="Arial" w:cs="Arial"/>
        </w:rPr>
      </w:pPr>
      <w:r>
        <w:rPr>
          <w:rFonts w:ascii="Arial" w:hAnsi="Arial" w:cs="Arial"/>
        </w:rPr>
        <w:t xml:space="preserve">Gambar 4.85 Halaman </w:t>
      </w:r>
      <w:r>
        <w:rPr>
          <w:rFonts w:ascii="Arial" w:hAnsi="Arial" w:cs="Arial"/>
          <w:i/>
          <w:iCs/>
        </w:rPr>
        <w:t>Order</w:t>
      </w:r>
    </w:p>
    <w:p w14:paraId="053EEEE9" w14:textId="77777777" w:rsidR="00E83E30" w:rsidRPr="00E83E30" w:rsidRDefault="00E83E30" w:rsidP="00E83E30">
      <w:pPr>
        <w:ind w:left="0" w:firstLine="0"/>
        <w:rPr>
          <w:rFonts w:ascii="Arial" w:hAnsi="Arial" w:cs="Arial"/>
        </w:rPr>
      </w:pPr>
    </w:p>
    <w:p w14:paraId="40B2DCCE" w14:textId="128AE313"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Pr="00602B08">
        <w:rPr>
          <w:rFonts w:ascii="Arial" w:hAnsi="Arial" w:cs="Arial"/>
          <w:i/>
          <w:iCs/>
        </w:rPr>
        <w:t>Order</w:t>
      </w:r>
    </w:p>
    <w:p w14:paraId="753602B3" w14:textId="70BBA406" w:rsidR="00E83E30" w:rsidRDefault="00DE566B" w:rsidP="00E83E30">
      <w:pPr>
        <w:pStyle w:val="ListParagraph"/>
        <w:ind w:left="0" w:firstLine="709"/>
        <w:rPr>
          <w:rFonts w:ascii="Arial" w:hAnsi="Arial" w:cs="Arial"/>
        </w:rPr>
      </w:pPr>
      <w:r>
        <w:rPr>
          <w:noProof/>
        </w:rPr>
        <w:drawing>
          <wp:anchor distT="0" distB="0" distL="114300" distR="114300" simplePos="0" relativeHeight="251771904" behindDoc="0" locked="0" layoutInCell="1" allowOverlap="1" wp14:anchorId="5FE1DA43" wp14:editId="699060D4">
            <wp:simplePos x="0" y="0"/>
            <wp:positionH relativeFrom="page">
              <wp:align>center</wp:align>
            </wp:positionH>
            <wp:positionV relativeFrom="paragraph">
              <wp:posOffset>1191895</wp:posOffset>
            </wp:positionV>
            <wp:extent cx="4232275" cy="2085975"/>
            <wp:effectExtent l="0" t="0" r="0" b="9525"/>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232275"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3E30">
        <w:rPr>
          <w:rFonts w:ascii="Arial" w:hAnsi="Arial" w:cs="Arial"/>
        </w:rPr>
        <w:t xml:space="preserve">Halaman Lihat </w:t>
      </w:r>
      <w:r w:rsidR="00E83E30">
        <w:rPr>
          <w:rFonts w:ascii="Arial" w:hAnsi="Arial" w:cs="Arial"/>
          <w:i/>
          <w:iCs/>
        </w:rPr>
        <w:t>Order</w:t>
      </w:r>
      <w:r w:rsidR="00E83E30">
        <w:rPr>
          <w:rFonts w:ascii="Arial" w:hAnsi="Arial" w:cs="Arial"/>
        </w:rPr>
        <w:t xml:space="preserve"> merupakan halaman yang menampilkan data </w:t>
      </w:r>
      <w:r w:rsidR="00E83E30" w:rsidRPr="007B224B">
        <w:rPr>
          <w:rFonts w:ascii="Arial" w:hAnsi="Arial" w:cs="Arial"/>
          <w:i/>
          <w:iCs/>
        </w:rPr>
        <w:t>order</w:t>
      </w:r>
      <w:r w:rsidR="00E83E30">
        <w:rPr>
          <w:rFonts w:ascii="Arial" w:hAnsi="Arial" w:cs="Arial"/>
        </w:rPr>
        <w:t xml:space="preserve"> milih pelanggan seperti status </w:t>
      </w:r>
      <w:r w:rsidR="00E83E30" w:rsidRPr="007B224B">
        <w:rPr>
          <w:rFonts w:ascii="Arial" w:hAnsi="Arial" w:cs="Arial"/>
          <w:i/>
          <w:iCs/>
        </w:rPr>
        <w:t>order</w:t>
      </w:r>
      <w:r w:rsidR="00E83E30">
        <w:rPr>
          <w:rFonts w:ascii="Arial" w:hAnsi="Arial" w:cs="Arial"/>
        </w:rPr>
        <w:t xml:space="preserve">, nama pelanggan, </w:t>
      </w:r>
      <w:r w:rsidR="00E83E30" w:rsidRPr="007B224B">
        <w:rPr>
          <w:rFonts w:ascii="Arial" w:hAnsi="Arial" w:cs="Arial"/>
          <w:i/>
          <w:iCs/>
        </w:rPr>
        <w:t>email</w:t>
      </w:r>
      <w:r w:rsidR="00E83E30">
        <w:rPr>
          <w:rFonts w:ascii="Arial" w:hAnsi="Arial" w:cs="Arial"/>
        </w:rPr>
        <w:t xml:space="preserve"> pelanggan, alamat pelanggan, </w:t>
      </w:r>
      <w:r w:rsidR="00E83E30" w:rsidRPr="007B224B">
        <w:rPr>
          <w:rFonts w:ascii="Arial" w:hAnsi="Arial" w:cs="Arial"/>
          <w:i/>
          <w:iCs/>
        </w:rPr>
        <w:t>spare part</w:t>
      </w:r>
      <w:r w:rsidR="00E83E30">
        <w:rPr>
          <w:rFonts w:ascii="Arial" w:hAnsi="Arial" w:cs="Arial"/>
        </w:rPr>
        <w:t xml:space="preserve"> yang diganti, nama perangkat, keluhan perangkat, tipe perangkat, merek perangkat, jenis jasa, teknisi yang mengerjakan, komplain yang dibuat, serta total yang harus dibayar dan dapat dilihat pada Gambar 4.86</w:t>
      </w:r>
      <w:r w:rsidR="001F2ED8">
        <w:rPr>
          <w:rFonts w:ascii="Arial" w:hAnsi="Arial" w:cs="Arial"/>
        </w:rPr>
        <w:t>.</w:t>
      </w:r>
    </w:p>
    <w:p w14:paraId="596FC0C1" w14:textId="4CBC669E" w:rsidR="00DE566B" w:rsidRDefault="00DE566B" w:rsidP="00E83E30">
      <w:pPr>
        <w:pStyle w:val="ListParagraph"/>
        <w:ind w:left="0" w:firstLine="709"/>
        <w:rPr>
          <w:rFonts w:ascii="Arial" w:hAnsi="Arial" w:cs="Arial"/>
        </w:rPr>
      </w:pPr>
    </w:p>
    <w:p w14:paraId="25957943" w14:textId="4B00975D" w:rsidR="00DE566B" w:rsidRDefault="00DE566B" w:rsidP="00E83E30">
      <w:pPr>
        <w:pStyle w:val="ListParagraph"/>
        <w:ind w:left="0" w:firstLine="709"/>
        <w:rPr>
          <w:rFonts w:ascii="Arial" w:hAnsi="Arial" w:cs="Arial"/>
        </w:rPr>
      </w:pPr>
    </w:p>
    <w:p w14:paraId="7B861009" w14:textId="7AA8B8D5" w:rsidR="00DE566B" w:rsidRDefault="00DE566B" w:rsidP="00E83E30">
      <w:pPr>
        <w:pStyle w:val="ListParagraph"/>
        <w:ind w:left="0" w:firstLine="709"/>
        <w:rPr>
          <w:rFonts w:ascii="Arial" w:hAnsi="Arial" w:cs="Arial"/>
        </w:rPr>
      </w:pPr>
    </w:p>
    <w:p w14:paraId="75CEE203" w14:textId="61A38E6E" w:rsidR="00DE566B" w:rsidRDefault="00DE566B" w:rsidP="00E83E30">
      <w:pPr>
        <w:pStyle w:val="ListParagraph"/>
        <w:ind w:left="0" w:firstLine="709"/>
        <w:rPr>
          <w:rFonts w:ascii="Arial" w:hAnsi="Arial" w:cs="Arial"/>
        </w:rPr>
      </w:pPr>
    </w:p>
    <w:p w14:paraId="47C96E68" w14:textId="159D56DD" w:rsidR="00DE566B" w:rsidRDefault="00DE566B" w:rsidP="00E83E30">
      <w:pPr>
        <w:pStyle w:val="ListParagraph"/>
        <w:ind w:left="0" w:firstLine="709"/>
        <w:rPr>
          <w:rFonts w:ascii="Arial" w:hAnsi="Arial" w:cs="Arial"/>
        </w:rPr>
      </w:pPr>
    </w:p>
    <w:p w14:paraId="501A0FE9" w14:textId="08D8ED58" w:rsidR="00DE566B" w:rsidRDefault="00DE566B" w:rsidP="00E83E30">
      <w:pPr>
        <w:pStyle w:val="ListParagraph"/>
        <w:ind w:left="0" w:firstLine="709"/>
        <w:rPr>
          <w:rFonts w:ascii="Arial" w:hAnsi="Arial" w:cs="Arial"/>
        </w:rPr>
      </w:pPr>
    </w:p>
    <w:p w14:paraId="65F7B7C2" w14:textId="5422FA90" w:rsidR="00DE566B" w:rsidRDefault="00DE566B" w:rsidP="00E83E30">
      <w:pPr>
        <w:pStyle w:val="ListParagraph"/>
        <w:ind w:left="0" w:firstLine="709"/>
        <w:rPr>
          <w:rFonts w:ascii="Arial" w:hAnsi="Arial" w:cs="Arial"/>
        </w:rPr>
      </w:pPr>
    </w:p>
    <w:p w14:paraId="311450A3" w14:textId="7366466B" w:rsidR="00DE566B" w:rsidRDefault="00DE566B" w:rsidP="00E83E30">
      <w:pPr>
        <w:pStyle w:val="ListParagraph"/>
        <w:ind w:left="0" w:firstLine="709"/>
        <w:rPr>
          <w:rFonts w:ascii="Arial" w:hAnsi="Arial" w:cs="Arial"/>
        </w:rPr>
      </w:pPr>
    </w:p>
    <w:p w14:paraId="37F7B0D8" w14:textId="34482E27" w:rsidR="00DE566B" w:rsidRDefault="00DE566B" w:rsidP="00E83E30">
      <w:pPr>
        <w:pStyle w:val="ListParagraph"/>
        <w:ind w:left="0" w:firstLine="709"/>
        <w:rPr>
          <w:rFonts w:ascii="Arial" w:hAnsi="Arial" w:cs="Arial"/>
        </w:rPr>
      </w:pPr>
    </w:p>
    <w:p w14:paraId="501F6648" w14:textId="06773502" w:rsidR="00DE566B" w:rsidRPr="00DE566B" w:rsidRDefault="00DE566B" w:rsidP="00DE566B">
      <w:pPr>
        <w:pStyle w:val="ListParagraph"/>
        <w:ind w:left="0" w:firstLine="0"/>
        <w:jc w:val="center"/>
        <w:rPr>
          <w:rFonts w:ascii="Arial" w:hAnsi="Arial" w:cs="Arial"/>
        </w:rPr>
      </w:pPr>
      <w:r>
        <w:rPr>
          <w:rFonts w:ascii="Arial" w:hAnsi="Arial" w:cs="Arial"/>
        </w:rPr>
        <w:lastRenderedPageBreak/>
        <w:t xml:space="preserve">Gambar 4.86 Halaman Lihat </w:t>
      </w:r>
      <w:r w:rsidRPr="00DE566B">
        <w:rPr>
          <w:rFonts w:ascii="Arial" w:hAnsi="Arial" w:cs="Arial"/>
          <w:i/>
          <w:iCs/>
        </w:rPr>
        <w:t>Order</w:t>
      </w:r>
    </w:p>
    <w:p w14:paraId="4BDECFBC" w14:textId="77777777" w:rsidR="00DE566B" w:rsidRDefault="00DE566B" w:rsidP="00E83E30">
      <w:pPr>
        <w:pStyle w:val="ListParagraph"/>
        <w:ind w:left="0" w:firstLine="709"/>
        <w:rPr>
          <w:rFonts w:ascii="Arial" w:hAnsi="Arial" w:cs="Arial"/>
        </w:rPr>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223996B7" w:rsidR="00B32B31" w:rsidRPr="00602B08" w:rsidRDefault="00B32B31" w:rsidP="00B32B31">
      <w:pPr>
        <w:pStyle w:val="ListParagraph"/>
        <w:ind w:left="0" w:firstLine="709"/>
        <w:rPr>
          <w:rFonts w:ascii="Arial" w:hAnsi="Arial" w:cs="Arial"/>
          <w:lang w:val="id-ID"/>
        </w:rPr>
      </w:pPr>
      <w:r>
        <w:rPr>
          <w:noProof/>
        </w:rPr>
        <w:drawing>
          <wp:anchor distT="0" distB="0" distL="114300" distR="114300" simplePos="0" relativeHeight="251772928" behindDoc="0" locked="0" layoutInCell="1" allowOverlap="1" wp14:anchorId="156C93BB" wp14:editId="20A6B0C1">
            <wp:simplePos x="0" y="0"/>
            <wp:positionH relativeFrom="margin">
              <wp:align>left</wp:align>
            </wp:positionH>
            <wp:positionV relativeFrom="paragraph">
              <wp:posOffset>749935</wp:posOffset>
            </wp:positionV>
            <wp:extent cx="5039995" cy="2470785"/>
            <wp:effectExtent l="0" t="0" r="8255" b="571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039995" cy="24707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Halaman Saran merupakan halaman yang menampilkan daftar saran yang dikirimkan pelanggan kepada toko dan diurutkan dari tanggal terbaru dan dapat dilihat pada Gambar 4.86.</w:t>
      </w:r>
    </w:p>
    <w:p w14:paraId="4412E851" w14:textId="24E5F0AD" w:rsidR="001F2ED8" w:rsidRDefault="001F2ED8" w:rsidP="001F2ED8">
      <w:pPr>
        <w:rPr>
          <w:noProof/>
        </w:rPr>
      </w:pPr>
    </w:p>
    <w:p w14:paraId="37E9DEC5" w14:textId="74FE1A86" w:rsidR="00B32B31" w:rsidRPr="00B32B31" w:rsidRDefault="00B32B31" w:rsidP="00B32B31">
      <w:pPr>
        <w:jc w:val="center"/>
        <w:rPr>
          <w:rFonts w:ascii="Arial" w:hAnsi="Arial" w:cs="Arial"/>
        </w:rPr>
      </w:pPr>
      <w:r>
        <w:rPr>
          <w:rFonts w:ascii="Arial" w:hAnsi="Arial" w:cs="Arial"/>
        </w:rPr>
        <w:t>Gambar 4.86 Halaman Saran</w:t>
      </w:r>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12DFCA3C" w:rsidR="001C3259" w:rsidRDefault="00CF09A4" w:rsidP="001C3259">
      <w:pPr>
        <w:pStyle w:val="ListParagraph"/>
        <w:ind w:left="0" w:firstLine="709"/>
        <w:rPr>
          <w:rFonts w:ascii="Arial" w:hAnsi="Arial" w:cs="Arial"/>
        </w:rPr>
      </w:pPr>
      <w:r>
        <w:rPr>
          <w:noProof/>
        </w:rPr>
        <w:drawing>
          <wp:anchor distT="0" distB="0" distL="114300" distR="114300" simplePos="0" relativeHeight="251773952" behindDoc="0" locked="0" layoutInCell="1" allowOverlap="1" wp14:anchorId="5EF92F08" wp14:editId="2E5E234F">
            <wp:simplePos x="0" y="0"/>
            <wp:positionH relativeFrom="margin">
              <wp:align>left</wp:align>
            </wp:positionH>
            <wp:positionV relativeFrom="paragraph">
              <wp:posOffset>521970</wp:posOffset>
            </wp:positionV>
            <wp:extent cx="5039995" cy="2463165"/>
            <wp:effectExtent l="0" t="0" r="8255"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2463165"/>
                    </a:xfrm>
                    <a:prstGeom prst="rect">
                      <a:avLst/>
                    </a:prstGeom>
                    <a:noFill/>
                    <a:ln>
                      <a:noFill/>
                    </a:ln>
                  </pic:spPr>
                </pic:pic>
              </a:graphicData>
            </a:graphic>
            <wp14:sizeRelH relativeFrom="page">
              <wp14:pctWidth>0</wp14:pctWidth>
            </wp14:sizeRelH>
            <wp14:sizeRelV relativeFrom="page">
              <wp14:pctHeight>0</wp14:pctHeight>
            </wp14:sizeRelV>
          </wp:anchor>
        </w:drawing>
      </w:r>
      <w:r w:rsidR="001C3259">
        <w:rPr>
          <w:rFonts w:ascii="Arial" w:hAnsi="Arial" w:cs="Arial"/>
        </w:rPr>
        <w:t>Halaman Kirim Saran merupakan halaman yang berisi kolom isi saran yang akan dikirimkan kepada toko dan dapat dilihat pada Gambar 4.87.</w:t>
      </w:r>
    </w:p>
    <w:p w14:paraId="62BC7CBC" w14:textId="361379A0" w:rsidR="00CF09A4" w:rsidRDefault="00CF09A4" w:rsidP="00CF09A4">
      <w:pPr>
        <w:rPr>
          <w:rFonts w:ascii="Arial" w:hAnsi="Arial" w:cs="Arial"/>
          <w:lang w:val="id-ID"/>
        </w:rPr>
      </w:pPr>
    </w:p>
    <w:p w14:paraId="1F2A5C4B" w14:textId="65C87A2E" w:rsidR="00CF09A4" w:rsidRPr="00CF09A4" w:rsidRDefault="00CF09A4" w:rsidP="00CF09A4">
      <w:pPr>
        <w:jc w:val="center"/>
        <w:rPr>
          <w:rFonts w:ascii="Arial" w:hAnsi="Arial" w:cs="Arial"/>
        </w:rPr>
      </w:pPr>
      <w:r>
        <w:rPr>
          <w:rFonts w:ascii="Arial" w:hAnsi="Arial" w:cs="Arial"/>
        </w:rPr>
        <w:t>Gambar 4.87 Halaman Kirim Saran</w:t>
      </w:r>
    </w:p>
    <w:p w14:paraId="454607A6" w14:textId="77777777" w:rsidR="001C3259" w:rsidRPr="001F2ED8" w:rsidRDefault="001C3259" w:rsidP="001F2ED8">
      <w:pPr>
        <w:rPr>
          <w:rFonts w:ascii="Arial" w:hAnsi="Arial" w:cs="Arial"/>
          <w:lang w:val="id-ID"/>
        </w:rPr>
      </w:pPr>
    </w:p>
    <w:p w14:paraId="415FA616" w14:textId="617AB4EF"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t>Halaman Lihat Saran</w:t>
      </w:r>
    </w:p>
    <w:p w14:paraId="112D4693" w14:textId="29294218" w:rsidR="00CE5E1D" w:rsidRDefault="00D26EEB"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4DF989F2">
            <wp:simplePos x="0" y="0"/>
            <wp:positionH relativeFrom="margin">
              <wp:align>left</wp:align>
            </wp:positionH>
            <wp:positionV relativeFrom="paragraph">
              <wp:posOffset>990600</wp:posOffset>
            </wp:positionV>
            <wp:extent cx="5039995" cy="2465705"/>
            <wp:effectExtent l="0" t="0" r="8255"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039995" cy="2465705"/>
                    </a:xfrm>
                    <a:prstGeom prst="rect">
                      <a:avLst/>
                    </a:prstGeom>
                    <a:noFill/>
                    <a:ln>
                      <a:noFill/>
                    </a:ln>
                  </pic:spPr>
                </pic:pic>
              </a:graphicData>
            </a:graphic>
            <wp14:sizeRelH relativeFrom="page">
              <wp14:pctWidth>0</wp14:pctWidth>
            </wp14:sizeRelH>
            <wp14:sizeRelV relativeFrom="page">
              <wp14:pctHeight>0</wp14:pctHeight>
            </wp14:sizeRelV>
          </wp:anchor>
        </w:drawing>
      </w:r>
      <w:r w:rsidR="00360C1F">
        <w:rPr>
          <w:rFonts w:ascii="Arial" w:hAnsi="Arial" w:cs="Arial"/>
        </w:rPr>
        <w:t>Halaman Lihat Saran merupakan halaman yang menampilkan data mengenai saran yang dikirimkan kepada toko seperti nama pelanggan, email pelanggan, tanggal dikirim, isi saran serta balasan admin terhadap saran tersebut dan dapat dilihat pada Gambar 4.8</w:t>
      </w:r>
      <w:r w:rsidR="00A56165">
        <w:rPr>
          <w:rFonts w:ascii="Arial" w:hAnsi="Arial" w:cs="Arial"/>
        </w:rPr>
        <w:t>8</w:t>
      </w:r>
      <w:r w:rsidR="00360C1F">
        <w:rPr>
          <w:rFonts w:ascii="Arial" w:hAnsi="Arial" w:cs="Arial"/>
        </w:rPr>
        <w:t>.</w:t>
      </w:r>
    </w:p>
    <w:p w14:paraId="61CCF6B3" w14:textId="53AFAC13" w:rsidR="00D26EEB" w:rsidRDefault="00D26EEB" w:rsidP="00D26EEB">
      <w:pPr>
        <w:rPr>
          <w:rFonts w:ascii="Arial" w:hAnsi="Arial" w:cs="Arial"/>
        </w:rPr>
      </w:pPr>
    </w:p>
    <w:p w14:paraId="488608DE" w14:textId="5432EBA1" w:rsidR="00D26EEB" w:rsidRDefault="00D26EEB" w:rsidP="00D26EEB">
      <w:pPr>
        <w:jc w:val="center"/>
        <w:rPr>
          <w:rFonts w:ascii="Arial" w:hAnsi="Arial" w:cs="Arial"/>
        </w:rPr>
      </w:pPr>
      <w:r>
        <w:rPr>
          <w:rFonts w:ascii="Arial" w:hAnsi="Arial" w:cs="Arial"/>
        </w:rPr>
        <w:t>Gambar 4.8</w:t>
      </w:r>
      <w:r w:rsidR="00A56165">
        <w:rPr>
          <w:rFonts w:ascii="Arial" w:hAnsi="Arial" w:cs="Arial"/>
        </w:rPr>
        <w:t xml:space="preserve">8 </w:t>
      </w:r>
      <w:r>
        <w:rPr>
          <w:rFonts w:ascii="Arial" w:hAnsi="Arial" w:cs="Arial"/>
        </w:rPr>
        <w:t>Halaman Lihat Saran</w:t>
      </w:r>
    </w:p>
    <w:p w14:paraId="408671AE" w14:textId="00C3F329" w:rsidR="00203CE6" w:rsidRDefault="00203CE6" w:rsidP="00203CE6">
      <w:pPr>
        <w:rPr>
          <w:rFonts w:ascii="Arial" w:hAnsi="Arial" w:cs="Arial"/>
        </w:rPr>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38BCE5D5" w:rsidR="00203CE6" w:rsidRDefault="00203CE6" w:rsidP="00203CE6">
      <w:pPr>
        <w:pStyle w:val="ListParagraph"/>
        <w:ind w:left="0" w:firstLine="709"/>
        <w:rPr>
          <w:rFonts w:ascii="Arial" w:hAnsi="Arial" w:cs="Arial"/>
        </w:rPr>
      </w:pPr>
      <w:r>
        <w:rPr>
          <w:noProof/>
        </w:rPr>
        <w:drawing>
          <wp:anchor distT="0" distB="0" distL="114300" distR="114300" simplePos="0" relativeHeight="251776000" behindDoc="0" locked="0" layoutInCell="1" allowOverlap="1" wp14:anchorId="35148AC1" wp14:editId="41C9FEC3">
            <wp:simplePos x="0" y="0"/>
            <wp:positionH relativeFrom="margin">
              <wp:align>left</wp:align>
            </wp:positionH>
            <wp:positionV relativeFrom="paragraph">
              <wp:posOffset>753745</wp:posOffset>
            </wp:positionV>
            <wp:extent cx="5039995" cy="2455545"/>
            <wp:effectExtent l="0" t="0" r="8255" b="190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39995" cy="24555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89.</w:t>
      </w:r>
    </w:p>
    <w:p w14:paraId="731F3F9C" w14:textId="30DC3C8B" w:rsidR="00203CE6" w:rsidRDefault="00203CE6" w:rsidP="00203CE6">
      <w:pPr>
        <w:rPr>
          <w:rFonts w:ascii="Arial" w:hAnsi="Arial" w:cs="Arial"/>
          <w:lang w:val="id-ID"/>
        </w:rPr>
      </w:pPr>
    </w:p>
    <w:p w14:paraId="7854224A" w14:textId="4DD2AD80" w:rsidR="00203CE6" w:rsidRDefault="00203CE6" w:rsidP="00203CE6">
      <w:pPr>
        <w:jc w:val="center"/>
        <w:rPr>
          <w:rFonts w:ascii="Arial" w:hAnsi="Arial" w:cs="Arial"/>
        </w:rPr>
      </w:pPr>
      <w:r>
        <w:rPr>
          <w:rFonts w:ascii="Arial" w:hAnsi="Arial" w:cs="Arial"/>
        </w:rPr>
        <w:t>Gambar 4.89 Halaman Komplain</w:t>
      </w: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5A1DFAAB" w14:textId="53CB0111" w:rsidR="00084AD0" w:rsidRDefault="00084AD0" w:rsidP="006A109A">
      <w:pPr>
        <w:pStyle w:val="ListParagraph"/>
        <w:ind w:left="0" w:firstLine="709"/>
        <w:rPr>
          <w:rFonts w:ascii="Arial" w:hAnsi="Arial" w:cs="Arial"/>
        </w:rPr>
      </w:pPr>
      <w:r>
        <w:rPr>
          <w:noProof/>
        </w:rPr>
        <w:drawing>
          <wp:anchor distT="0" distB="0" distL="114300" distR="114300" simplePos="0" relativeHeight="251777024" behindDoc="0" locked="0" layoutInCell="1" allowOverlap="1" wp14:anchorId="38AE2E67" wp14:editId="2DF4C005">
            <wp:simplePos x="0" y="0"/>
            <wp:positionH relativeFrom="margin">
              <wp:align>left</wp:align>
            </wp:positionH>
            <wp:positionV relativeFrom="paragraph">
              <wp:posOffset>1490980</wp:posOffset>
            </wp:positionV>
            <wp:extent cx="5039995" cy="2444750"/>
            <wp:effectExtent l="0" t="0" r="8255"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039995"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6A109A">
        <w:rPr>
          <w:rFonts w:ascii="Arial" w:hAnsi="Arial" w:cs="Arial"/>
        </w:rPr>
        <w:t xml:space="preserve">Halaman Lihat Komplain merupakan halaman yang menampilkan data komplain yang dibuat oleh pelanggan beserta informasinya seperti nama pelanggan, </w:t>
      </w:r>
      <w:r w:rsidR="006A109A" w:rsidRPr="00B77A5F">
        <w:rPr>
          <w:rFonts w:ascii="Arial" w:hAnsi="Arial" w:cs="Arial"/>
          <w:i/>
          <w:iCs/>
        </w:rPr>
        <w:t>email</w:t>
      </w:r>
      <w:r w:rsidR="006A109A">
        <w:rPr>
          <w:rFonts w:ascii="Arial" w:hAnsi="Arial" w:cs="Arial"/>
        </w:rPr>
        <w:t xml:space="preserve"> pelanggan, tanggal dibuat, serta </w:t>
      </w:r>
      <w:r w:rsidR="006A109A" w:rsidRPr="00B77A5F">
        <w:rPr>
          <w:rFonts w:ascii="Arial" w:hAnsi="Arial" w:cs="Arial"/>
          <w:i/>
          <w:iCs/>
        </w:rPr>
        <w:t>id order</w:t>
      </w:r>
      <w:r w:rsidR="006A109A">
        <w:rPr>
          <w:rFonts w:ascii="Arial" w:hAnsi="Arial" w:cs="Arial"/>
        </w:rPr>
        <w:t xml:space="preserve"> yang dapat di klik untuk menampilkan informasi </w:t>
      </w:r>
      <w:r w:rsidR="006A109A" w:rsidRPr="00B77A5F">
        <w:rPr>
          <w:rFonts w:ascii="Arial" w:hAnsi="Arial" w:cs="Arial"/>
          <w:i/>
          <w:iCs/>
        </w:rPr>
        <w:t>order</w:t>
      </w:r>
      <w:r w:rsidR="006A109A">
        <w:rPr>
          <w:rFonts w:ascii="Arial" w:hAnsi="Arial" w:cs="Arial"/>
        </w:rPr>
        <w:t xml:space="preserve">. Pada halaman lihat komplain, </w:t>
      </w:r>
      <w:r w:rsidR="006A109A">
        <w:rPr>
          <w:rFonts w:ascii="Arial" w:hAnsi="Arial" w:cs="Arial"/>
        </w:rPr>
        <w:t>pelanggan</w:t>
      </w:r>
      <w:r w:rsidR="006A109A">
        <w:rPr>
          <w:rFonts w:ascii="Arial" w:hAnsi="Arial" w:cs="Arial"/>
        </w:rPr>
        <w:t xml:space="preserve"> dapat mengubah status komplain menjadi “sudah </w:t>
      </w:r>
      <w:r w:rsidR="006A109A">
        <w:rPr>
          <w:rFonts w:ascii="Arial" w:hAnsi="Arial" w:cs="Arial"/>
        </w:rPr>
        <w:t>disetujui</w:t>
      </w:r>
      <w:r w:rsidR="006A109A">
        <w:rPr>
          <w:rFonts w:ascii="Arial" w:hAnsi="Arial" w:cs="Arial"/>
        </w:rPr>
        <w:t>” dengan menekan tombol “</w:t>
      </w:r>
      <w:r w:rsidR="006A109A">
        <w:rPr>
          <w:rFonts w:ascii="Arial" w:hAnsi="Arial" w:cs="Arial"/>
        </w:rPr>
        <w:t>setujui</w:t>
      </w:r>
      <w:r w:rsidR="006A109A">
        <w:rPr>
          <w:rFonts w:ascii="Arial" w:hAnsi="Arial" w:cs="Arial"/>
        </w:rPr>
        <w:t>” dan dapat dilihat pada Gambar 4.</w:t>
      </w:r>
      <w:r w:rsidR="006A109A">
        <w:rPr>
          <w:rFonts w:ascii="Arial" w:hAnsi="Arial" w:cs="Arial"/>
        </w:rPr>
        <w:t>90</w:t>
      </w:r>
      <w:r w:rsidR="006A109A">
        <w:rPr>
          <w:rFonts w:ascii="Arial" w:hAnsi="Arial" w:cs="Arial"/>
        </w:rPr>
        <w:t>.</w:t>
      </w:r>
    </w:p>
    <w:p w14:paraId="28B5CAEE" w14:textId="64926A8D" w:rsidR="00084AD0" w:rsidRDefault="00084AD0" w:rsidP="00084AD0">
      <w:pPr>
        <w:rPr>
          <w:rFonts w:ascii="Arial" w:hAnsi="Arial" w:cs="Arial"/>
        </w:rPr>
      </w:pPr>
    </w:p>
    <w:p w14:paraId="70571E06" w14:textId="26C3612C" w:rsidR="00203CE6" w:rsidRDefault="00084AD0" w:rsidP="00084AD0">
      <w:pPr>
        <w:jc w:val="center"/>
        <w:rPr>
          <w:rFonts w:ascii="Arial" w:hAnsi="Arial" w:cs="Arial"/>
        </w:rPr>
      </w:pPr>
      <w:r>
        <w:rPr>
          <w:rFonts w:ascii="Arial" w:hAnsi="Arial" w:cs="Arial"/>
        </w:rPr>
        <w:t>Gambar 4.90 Halaman Lihat Komplain</w:t>
      </w:r>
    </w:p>
    <w:p w14:paraId="30739CB1" w14:textId="5E4F059F" w:rsidR="007A046E" w:rsidRDefault="007A046E" w:rsidP="007A046E">
      <w:pPr>
        <w:rPr>
          <w:rFonts w:ascii="Arial" w:hAnsi="Arial" w:cs="Arial"/>
        </w:rPr>
      </w:pPr>
    </w:p>
    <w:p w14:paraId="63D574DB" w14:textId="77777777" w:rsidR="007A046E" w:rsidRDefault="007A046E" w:rsidP="007A046E">
      <w:pPr>
        <w:pStyle w:val="ListParagraph"/>
        <w:numPr>
          <w:ilvl w:val="0"/>
          <w:numId w:val="36"/>
        </w:numPr>
        <w:ind w:left="709" w:hanging="709"/>
        <w:jc w:val="left"/>
        <w:outlineLvl w:val="1"/>
        <w:rPr>
          <w:rFonts w:ascii="Arial" w:hAnsi="Arial" w:cs="Arial"/>
        </w:rPr>
      </w:pPr>
      <w:bookmarkStart w:id="96" w:name="_Toc61110462"/>
      <w:r>
        <w:rPr>
          <w:rFonts w:ascii="Arial" w:hAnsi="Arial" w:cs="Arial"/>
          <w:b/>
          <w:lang w:val="id-ID"/>
        </w:rPr>
        <w:t>Hasil Pengujian</w:t>
      </w:r>
      <w:r>
        <w:rPr>
          <w:rFonts w:ascii="Arial" w:hAnsi="Arial" w:cs="Arial"/>
          <w:b/>
          <w:lang w:val="en-ID"/>
        </w:rPr>
        <w:t xml:space="preserve"> </w:t>
      </w:r>
      <w:r>
        <w:rPr>
          <w:rFonts w:ascii="Arial" w:hAnsi="Arial" w:cs="Arial"/>
          <w:b/>
          <w:i/>
          <w:lang w:val="en-ID"/>
        </w:rPr>
        <w:t>Black Box Testing</w:t>
      </w:r>
      <w:bookmarkEnd w:id="96"/>
    </w:p>
    <w:p w14:paraId="18977E01" w14:textId="37796E78" w:rsidR="007A046E" w:rsidRDefault="00C21B91" w:rsidP="00F52F01">
      <w:pPr>
        <w:ind w:left="0" w:firstLine="709"/>
        <w:rPr>
          <w:rFonts w:ascii="Arial" w:hAnsi="Arial" w:cs="Arial"/>
        </w:rPr>
      </w:pPr>
      <w:r>
        <w:rPr>
          <w:rFonts w:ascii="Arial" w:hAnsi="Arial" w:cs="Arial"/>
        </w:rPr>
        <w:t xml:space="preserve">Hasil Pengujian </w:t>
      </w:r>
      <w:r w:rsidRPr="003C2FDB">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 – fungsi yang ada pada aplikasi berjalan sesuai dengan yang diinginkan dan juga bertujuan untuk mengetahui kesalahan – kesalahan yang ada pada aplikasi tersebut.</w:t>
      </w:r>
    </w:p>
    <w:p w14:paraId="488FC6D3" w14:textId="4ECB6AE9" w:rsidR="00360101" w:rsidRDefault="00360101" w:rsidP="00360101">
      <w:pPr>
        <w:rPr>
          <w:rFonts w:ascii="Arial" w:hAnsi="Arial" w:cs="Arial"/>
        </w:rPr>
      </w:pPr>
    </w:p>
    <w:p w14:paraId="111DFEFD" w14:textId="77777777" w:rsidR="00360101" w:rsidRDefault="00360101" w:rsidP="00360101">
      <w:pPr>
        <w:pStyle w:val="ListParagraph"/>
        <w:numPr>
          <w:ilvl w:val="2"/>
          <w:numId w:val="37"/>
        </w:numPr>
        <w:ind w:left="709" w:hanging="709"/>
        <w:outlineLvl w:val="2"/>
        <w:rPr>
          <w:rFonts w:ascii="Arial" w:hAnsi="Arial" w:cs="Arial"/>
        </w:rPr>
      </w:pPr>
      <w:bookmarkStart w:id="97" w:name="_Toc61110463"/>
      <w:r>
        <w:rPr>
          <w:rFonts w:ascii="Arial" w:hAnsi="Arial" w:cs="Arial"/>
          <w:b/>
          <w:lang w:val="id-ID"/>
        </w:rPr>
        <w:t>Hasil Pengujian Sebagai Admin</w:t>
      </w:r>
      <w:bookmarkEnd w:id="97"/>
    </w:p>
    <w:p w14:paraId="6CD159D0" w14:textId="2A7408E6" w:rsidR="00360101" w:rsidRDefault="00360101" w:rsidP="00360101">
      <w:pPr>
        <w:ind w:left="0" w:firstLine="709"/>
        <w:rPr>
          <w:rFonts w:ascii="Arial" w:hAnsi="Arial" w:cs="Arial"/>
        </w:rPr>
      </w:pPr>
      <w:r>
        <w:rPr>
          <w:rFonts w:ascii="Arial" w:hAnsi="Arial" w:cs="Arial"/>
        </w:rPr>
        <w:t xml:space="preserve">Berikut merupakan hasil pengujian pada fungsi – fungsi aplikasi apabila akan melakukan </w:t>
      </w:r>
      <w:r w:rsidRPr="00360101">
        <w:rPr>
          <w:rFonts w:ascii="Arial" w:hAnsi="Arial" w:cs="Arial"/>
          <w:i/>
          <w:iCs/>
        </w:rPr>
        <w:t>login</w:t>
      </w:r>
      <w:r>
        <w:rPr>
          <w:rFonts w:ascii="Arial" w:hAnsi="Arial" w:cs="Arial"/>
        </w:rPr>
        <w:t xml:space="preserve"> sebagai Admin :</w:t>
      </w:r>
    </w:p>
    <w:p w14:paraId="3F9E1F10" w14:textId="6631747B" w:rsidR="00360101" w:rsidRDefault="00360101" w:rsidP="00360101">
      <w:pPr>
        <w:pStyle w:val="ListParagraph"/>
        <w:numPr>
          <w:ilvl w:val="0"/>
          <w:numId w:val="38"/>
        </w:numPr>
        <w:ind w:left="709" w:hanging="709"/>
        <w:rPr>
          <w:rFonts w:ascii="Arial" w:hAnsi="Arial" w:cs="Arial"/>
        </w:rPr>
      </w:pPr>
      <w:r>
        <w:rPr>
          <w:rFonts w:ascii="Arial" w:hAnsi="Arial" w:cs="Arial"/>
        </w:rPr>
        <w:t xml:space="preserve">Hasil Pengujian Halaman </w:t>
      </w:r>
      <w:r w:rsidRPr="00360101">
        <w:rPr>
          <w:rFonts w:ascii="Arial" w:hAnsi="Arial" w:cs="Arial"/>
          <w:i/>
          <w:iCs/>
        </w:rPr>
        <w:t>Login</w:t>
      </w:r>
    </w:p>
    <w:p w14:paraId="124E8CBF" w14:textId="3590CF96" w:rsidR="00360101" w:rsidRPr="00394E22"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Pr>
          <w:rFonts w:ascii="Arial" w:hAnsi="Arial" w:cs="Arial"/>
          <w:i/>
          <w:iCs/>
        </w:rPr>
        <w:t>login</w:t>
      </w:r>
      <w:r>
        <w:rPr>
          <w:rFonts w:ascii="Arial" w:hAnsi="Arial" w:cs="Arial"/>
        </w:rPr>
        <w:t xml:space="preserve"> dan dapat dilihat pada Tabel </w:t>
      </w:r>
      <w:r w:rsidR="00DA0C8D">
        <w:rPr>
          <w:rFonts w:ascii="Arial" w:hAnsi="Arial" w:cs="Arial"/>
        </w:rPr>
        <w:t>4.13.</w:t>
      </w:r>
    </w:p>
    <w:p w14:paraId="4A3C72A8" w14:textId="2059A4AE" w:rsidR="00D26EEB" w:rsidRPr="00B06DC7" w:rsidRDefault="00D26EEB" w:rsidP="00360101">
      <w:pPr>
        <w:rPr>
          <w:rFonts w:ascii="Arial" w:hAnsi="Arial" w:cs="Arial"/>
        </w:rPr>
        <w:sectPr w:rsidR="00D26EEB" w:rsidRPr="00B06DC7" w:rsidSect="00D360F5">
          <w:headerReference w:type="even" r:id="rId124"/>
          <w:headerReference w:type="default" r:id="rId125"/>
          <w:headerReference w:type="first" r:id="rId126"/>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8" w:name="_Toc59821591"/>
      <w:bookmarkStart w:id="99" w:name="_Toc59875369"/>
      <w:r w:rsidRPr="00FB2D2B">
        <w:rPr>
          <w:rFonts w:ascii="Arial" w:hAnsi="Arial" w:cs="Arial"/>
          <w:sz w:val="28"/>
          <w:szCs w:val="28"/>
        </w:rPr>
        <w:lastRenderedPageBreak/>
        <w:t>DAFTAR PUSTAKA</w:t>
      </w:r>
      <w:bookmarkEnd w:id="29"/>
      <w:bookmarkEnd w:id="98"/>
      <w:bookmarkEnd w:id="99"/>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7"/>
      <w:headerReference w:type="default" r:id="rId128"/>
      <w:headerReference w:type="first" r:id="rId129"/>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0E60E" w14:textId="77777777" w:rsidR="00C6212A" w:rsidRDefault="00C6212A" w:rsidP="002B148A">
      <w:pPr>
        <w:spacing w:line="240" w:lineRule="auto"/>
      </w:pPr>
      <w:r>
        <w:separator/>
      </w:r>
    </w:p>
  </w:endnote>
  <w:endnote w:type="continuationSeparator" w:id="0">
    <w:p w14:paraId="52F6A40D" w14:textId="77777777" w:rsidR="00C6212A" w:rsidRDefault="00C6212A"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CF79C" w14:textId="77777777" w:rsidR="00C6212A" w:rsidRDefault="00C6212A" w:rsidP="002B148A">
      <w:pPr>
        <w:spacing w:line="240" w:lineRule="auto"/>
      </w:pPr>
      <w:r>
        <w:separator/>
      </w:r>
    </w:p>
  </w:footnote>
  <w:footnote w:type="continuationSeparator" w:id="0">
    <w:p w14:paraId="3AC5E99B" w14:textId="77777777" w:rsidR="00C6212A" w:rsidRDefault="00C6212A"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C6212A">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C6212A">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C6212A">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C6212A">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AB0351" w:rsidRDefault="00C6212A">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AB0351" w:rsidRDefault="00C6212A">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21</w:t>
        </w:r>
        <w:r w:rsidR="00AB0351">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C6212A">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AB0351" w:rsidRDefault="00C6212A">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AB0351" w:rsidRDefault="00C6212A">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C6212A">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AB0351" w:rsidRDefault="00C6212A">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C6212A">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AB0351" w:rsidRDefault="00C6212A">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C6212A">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C6212A">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C6212A">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C6212A">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C6212A">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C6212A">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AB0351" w:rsidRDefault="00C6212A">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5</w:t>
        </w:r>
        <w:r w:rsidR="00AB0351">
          <w:rPr>
            <w:noProof/>
          </w:rPr>
          <w:fldChar w:fldCharType="end"/>
        </w:r>
      </w:p>
    </w:sdtContent>
  </w:sdt>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C6212A">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0A022E4B"/>
    <w:multiLevelType w:val="hybridMultilevel"/>
    <w:tmpl w:val="1A7A10FA"/>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7"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9"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1"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9"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9"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3"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AB1AF6"/>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5"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6"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6"/>
  </w:num>
  <w:num w:numId="2">
    <w:abstractNumId w:val="0"/>
  </w:num>
  <w:num w:numId="3">
    <w:abstractNumId w:val="23"/>
  </w:num>
  <w:num w:numId="4">
    <w:abstractNumId w:val="31"/>
  </w:num>
  <w:num w:numId="5">
    <w:abstractNumId w:val="16"/>
  </w:num>
  <w:num w:numId="6">
    <w:abstractNumId w:val="21"/>
  </w:num>
  <w:num w:numId="7">
    <w:abstractNumId w:val="28"/>
  </w:num>
  <w:num w:numId="8">
    <w:abstractNumId w:val="20"/>
  </w:num>
  <w:num w:numId="9">
    <w:abstractNumId w:val="25"/>
  </w:num>
  <w:num w:numId="10">
    <w:abstractNumId w:val="9"/>
  </w:num>
  <w:num w:numId="11">
    <w:abstractNumId w:val="29"/>
  </w:num>
  <w:num w:numId="12">
    <w:abstractNumId w:val="7"/>
  </w:num>
  <w:num w:numId="13">
    <w:abstractNumId w:val="33"/>
  </w:num>
  <w:num w:numId="14">
    <w:abstractNumId w:val="13"/>
  </w:num>
  <w:num w:numId="15">
    <w:abstractNumId w:val="5"/>
  </w:num>
  <w:num w:numId="16">
    <w:abstractNumId w:val="11"/>
  </w:num>
  <w:num w:numId="17">
    <w:abstractNumId w:val="8"/>
  </w:num>
  <w:num w:numId="18">
    <w:abstractNumId w:val="14"/>
  </w:num>
  <w:num w:numId="19">
    <w:abstractNumId w:val="19"/>
  </w:num>
  <w:num w:numId="20">
    <w:abstractNumId w:val="32"/>
  </w:num>
  <w:num w:numId="21">
    <w:abstractNumId w:val="3"/>
  </w:num>
  <w:num w:numId="22">
    <w:abstractNumId w:val="35"/>
  </w:num>
  <w:num w:numId="23">
    <w:abstractNumId w:val="6"/>
  </w:num>
  <w:num w:numId="24">
    <w:abstractNumId w:val="26"/>
  </w:num>
  <w:num w:numId="25">
    <w:abstractNumId w:val="12"/>
  </w:num>
  <w:num w:numId="26">
    <w:abstractNumId w:val="22"/>
  </w:num>
  <w:num w:numId="27">
    <w:abstractNumId w:val="27"/>
  </w:num>
  <w:num w:numId="28">
    <w:abstractNumId w:val="17"/>
  </w:num>
  <w:num w:numId="29">
    <w:abstractNumId w:val="15"/>
  </w:num>
  <w:num w:numId="30">
    <w:abstractNumId w:val="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num>
  <w:num w:numId="32">
    <w:abstractNumId w:val="4"/>
  </w:num>
  <w:num w:numId="33">
    <w:abstractNumId w:val="1"/>
  </w:num>
  <w:num w:numId="34">
    <w:abstractNumId w:val="18"/>
  </w:num>
  <w:num w:numId="35">
    <w:abstractNumId w:val="10"/>
  </w:num>
  <w:num w:numId="36">
    <w:abstractNumId w:val="2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1DB5"/>
    <w:rsid w:val="000130DC"/>
    <w:rsid w:val="000149C3"/>
    <w:rsid w:val="00022BFB"/>
    <w:rsid w:val="00022E52"/>
    <w:rsid w:val="0002381A"/>
    <w:rsid w:val="00023A07"/>
    <w:rsid w:val="00023B53"/>
    <w:rsid w:val="000336B2"/>
    <w:rsid w:val="00044DB9"/>
    <w:rsid w:val="00046440"/>
    <w:rsid w:val="00052785"/>
    <w:rsid w:val="00056D8E"/>
    <w:rsid w:val="000648F4"/>
    <w:rsid w:val="000660F3"/>
    <w:rsid w:val="00074156"/>
    <w:rsid w:val="00076408"/>
    <w:rsid w:val="0008062D"/>
    <w:rsid w:val="000806CA"/>
    <w:rsid w:val="0008091E"/>
    <w:rsid w:val="00081DBA"/>
    <w:rsid w:val="00084922"/>
    <w:rsid w:val="00084AD0"/>
    <w:rsid w:val="0009422B"/>
    <w:rsid w:val="000A66D8"/>
    <w:rsid w:val="000B0B48"/>
    <w:rsid w:val="000B0BEA"/>
    <w:rsid w:val="000B54E6"/>
    <w:rsid w:val="000B7675"/>
    <w:rsid w:val="000B77DC"/>
    <w:rsid w:val="000C289F"/>
    <w:rsid w:val="000C358B"/>
    <w:rsid w:val="000C4736"/>
    <w:rsid w:val="000C63B7"/>
    <w:rsid w:val="000D0E92"/>
    <w:rsid w:val="000D5FC4"/>
    <w:rsid w:val="000E05C7"/>
    <w:rsid w:val="000E1F69"/>
    <w:rsid w:val="000F5D0F"/>
    <w:rsid w:val="0010268A"/>
    <w:rsid w:val="001067CE"/>
    <w:rsid w:val="00107899"/>
    <w:rsid w:val="00111E56"/>
    <w:rsid w:val="00113F93"/>
    <w:rsid w:val="001141C2"/>
    <w:rsid w:val="001149F4"/>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4743F"/>
    <w:rsid w:val="00150081"/>
    <w:rsid w:val="0015259B"/>
    <w:rsid w:val="0015498A"/>
    <w:rsid w:val="00155A22"/>
    <w:rsid w:val="00156481"/>
    <w:rsid w:val="00160FF6"/>
    <w:rsid w:val="00173690"/>
    <w:rsid w:val="0017600F"/>
    <w:rsid w:val="00176B00"/>
    <w:rsid w:val="00177291"/>
    <w:rsid w:val="00177CE4"/>
    <w:rsid w:val="001827B9"/>
    <w:rsid w:val="001845CA"/>
    <w:rsid w:val="00184975"/>
    <w:rsid w:val="00187BE3"/>
    <w:rsid w:val="00190802"/>
    <w:rsid w:val="00191AFD"/>
    <w:rsid w:val="001959C9"/>
    <w:rsid w:val="001A31DE"/>
    <w:rsid w:val="001A4E9B"/>
    <w:rsid w:val="001A6034"/>
    <w:rsid w:val="001B0088"/>
    <w:rsid w:val="001B2148"/>
    <w:rsid w:val="001B4E4E"/>
    <w:rsid w:val="001B7470"/>
    <w:rsid w:val="001C2089"/>
    <w:rsid w:val="001C3259"/>
    <w:rsid w:val="001C337E"/>
    <w:rsid w:val="001C5080"/>
    <w:rsid w:val="001C733A"/>
    <w:rsid w:val="001D0708"/>
    <w:rsid w:val="001D370A"/>
    <w:rsid w:val="001D3712"/>
    <w:rsid w:val="001D4ABE"/>
    <w:rsid w:val="001D50A0"/>
    <w:rsid w:val="001E2771"/>
    <w:rsid w:val="001F2ED8"/>
    <w:rsid w:val="001F3356"/>
    <w:rsid w:val="001F4724"/>
    <w:rsid w:val="001F618B"/>
    <w:rsid w:val="001F6FF1"/>
    <w:rsid w:val="001F7475"/>
    <w:rsid w:val="00203CE6"/>
    <w:rsid w:val="002054DF"/>
    <w:rsid w:val="00215106"/>
    <w:rsid w:val="00215660"/>
    <w:rsid w:val="002160BF"/>
    <w:rsid w:val="00216D3C"/>
    <w:rsid w:val="00217506"/>
    <w:rsid w:val="00220659"/>
    <w:rsid w:val="00226F74"/>
    <w:rsid w:val="0023036D"/>
    <w:rsid w:val="0023182F"/>
    <w:rsid w:val="00231F0C"/>
    <w:rsid w:val="00232BAA"/>
    <w:rsid w:val="00235EC8"/>
    <w:rsid w:val="002360B5"/>
    <w:rsid w:val="002409C6"/>
    <w:rsid w:val="00241F6A"/>
    <w:rsid w:val="00247198"/>
    <w:rsid w:val="002506CE"/>
    <w:rsid w:val="00250F23"/>
    <w:rsid w:val="002517C9"/>
    <w:rsid w:val="00251939"/>
    <w:rsid w:val="0025235F"/>
    <w:rsid w:val="00260BC3"/>
    <w:rsid w:val="0026399C"/>
    <w:rsid w:val="00263BCF"/>
    <w:rsid w:val="00264E64"/>
    <w:rsid w:val="00270DE7"/>
    <w:rsid w:val="002726C7"/>
    <w:rsid w:val="00275981"/>
    <w:rsid w:val="00282072"/>
    <w:rsid w:val="002854D9"/>
    <w:rsid w:val="0029786E"/>
    <w:rsid w:val="00297FB5"/>
    <w:rsid w:val="002A0882"/>
    <w:rsid w:val="002A260C"/>
    <w:rsid w:val="002A2BB8"/>
    <w:rsid w:val="002A3CAA"/>
    <w:rsid w:val="002A3E08"/>
    <w:rsid w:val="002A5316"/>
    <w:rsid w:val="002A61B5"/>
    <w:rsid w:val="002A7CB1"/>
    <w:rsid w:val="002B0E05"/>
    <w:rsid w:val="002B148A"/>
    <w:rsid w:val="002B1CE5"/>
    <w:rsid w:val="002B2B59"/>
    <w:rsid w:val="002B3710"/>
    <w:rsid w:val="002C0336"/>
    <w:rsid w:val="002D33B6"/>
    <w:rsid w:val="002D3AFF"/>
    <w:rsid w:val="002E098D"/>
    <w:rsid w:val="002E2E8D"/>
    <w:rsid w:val="002E3152"/>
    <w:rsid w:val="002E37B1"/>
    <w:rsid w:val="002E454A"/>
    <w:rsid w:val="002F2417"/>
    <w:rsid w:val="002F4EA3"/>
    <w:rsid w:val="002F6D62"/>
    <w:rsid w:val="002F6DA9"/>
    <w:rsid w:val="002F7DC6"/>
    <w:rsid w:val="003013CF"/>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3369"/>
    <w:rsid w:val="00354E4D"/>
    <w:rsid w:val="00355564"/>
    <w:rsid w:val="0035666A"/>
    <w:rsid w:val="00360101"/>
    <w:rsid w:val="00360C1F"/>
    <w:rsid w:val="00361655"/>
    <w:rsid w:val="00363997"/>
    <w:rsid w:val="0036466D"/>
    <w:rsid w:val="00374995"/>
    <w:rsid w:val="0039181E"/>
    <w:rsid w:val="00394E22"/>
    <w:rsid w:val="00397D06"/>
    <w:rsid w:val="003A1584"/>
    <w:rsid w:val="003A15E3"/>
    <w:rsid w:val="003A3921"/>
    <w:rsid w:val="003A6390"/>
    <w:rsid w:val="003B04B6"/>
    <w:rsid w:val="003B0760"/>
    <w:rsid w:val="003B5AD8"/>
    <w:rsid w:val="003C24D9"/>
    <w:rsid w:val="003C2E17"/>
    <w:rsid w:val="003C2FDB"/>
    <w:rsid w:val="003C3704"/>
    <w:rsid w:val="003C73D2"/>
    <w:rsid w:val="003C7707"/>
    <w:rsid w:val="003D0684"/>
    <w:rsid w:val="003D1103"/>
    <w:rsid w:val="003D4DD2"/>
    <w:rsid w:val="003E1756"/>
    <w:rsid w:val="003E2E8D"/>
    <w:rsid w:val="003F3F21"/>
    <w:rsid w:val="003F5BAB"/>
    <w:rsid w:val="004070A5"/>
    <w:rsid w:val="00411667"/>
    <w:rsid w:val="004136D4"/>
    <w:rsid w:val="00420B54"/>
    <w:rsid w:val="00424056"/>
    <w:rsid w:val="00425686"/>
    <w:rsid w:val="004259BF"/>
    <w:rsid w:val="004277EE"/>
    <w:rsid w:val="004319E3"/>
    <w:rsid w:val="00434D08"/>
    <w:rsid w:val="00442092"/>
    <w:rsid w:val="00442A61"/>
    <w:rsid w:val="00450EE4"/>
    <w:rsid w:val="004519C4"/>
    <w:rsid w:val="004577B6"/>
    <w:rsid w:val="00461DF9"/>
    <w:rsid w:val="00466680"/>
    <w:rsid w:val="004720D1"/>
    <w:rsid w:val="00473647"/>
    <w:rsid w:val="00483946"/>
    <w:rsid w:val="00483D6E"/>
    <w:rsid w:val="00493F00"/>
    <w:rsid w:val="00494073"/>
    <w:rsid w:val="004A387E"/>
    <w:rsid w:val="004A5857"/>
    <w:rsid w:val="004B1305"/>
    <w:rsid w:val="004B644F"/>
    <w:rsid w:val="004C065A"/>
    <w:rsid w:val="004C08DF"/>
    <w:rsid w:val="004C09C1"/>
    <w:rsid w:val="004C598B"/>
    <w:rsid w:val="004C5B97"/>
    <w:rsid w:val="004C5E7F"/>
    <w:rsid w:val="004D190E"/>
    <w:rsid w:val="004D579A"/>
    <w:rsid w:val="004E10E7"/>
    <w:rsid w:val="004E2A5A"/>
    <w:rsid w:val="004E35BE"/>
    <w:rsid w:val="004E44A2"/>
    <w:rsid w:val="004E5276"/>
    <w:rsid w:val="004E7519"/>
    <w:rsid w:val="004F06D1"/>
    <w:rsid w:val="004F2A54"/>
    <w:rsid w:val="004F6F08"/>
    <w:rsid w:val="00504414"/>
    <w:rsid w:val="005051C3"/>
    <w:rsid w:val="00507191"/>
    <w:rsid w:val="005130D3"/>
    <w:rsid w:val="00514333"/>
    <w:rsid w:val="00514B6D"/>
    <w:rsid w:val="005167BA"/>
    <w:rsid w:val="00522262"/>
    <w:rsid w:val="005225CC"/>
    <w:rsid w:val="005242E9"/>
    <w:rsid w:val="00524EDA"/>
    <w:rsid w:val="00534318"/>
    <w:rsid w:val="00534A39"/>
    <w:rsid w:val="00535356"/>
    <w:rsid w:val="00535512"/>
    <w:rsid w:val="005405AD"/>
    <w:rsid w:val="00546D98"/>
    <w:rsid w:val="00547C30"/>
    <w:rsid w:val="00550287"/>
    <w:rsid w:val="00552576"/>
    <w:rsid w:val="0055529E"/>
    <w:rsid w:val="00560782"/>
    <w:rsid w:val="00561829"/>
    <w:rsid w:val="00562B57"/>
    <w:rsid w:val="0056307D"/>
    <w:rsid w:val="00563771"/>
    <w:rsid w:val="00563E88"/>
    <w:rsid w:val="00564CA9"/>
    <w:rsid w:val="005749A1"/>
    <w:rsid w:val="00575D69"/>
    <w:rsid w:val="00577483"/>
    <w:rsid w:val="00581F89"/>
    <w:rsid w:val="005879F9"/>
    <w:rsid w:val="005911BE"/>
    <w:rsid w:val="00592746"/>
    <w:rsid w:val="005929F6"/>
    <w:rsid w:val="005946CF"/>
    <w:rsid w:val="00594843"/>
    <w:rsid w:val="005A04B3"/>
    <w:rsid w:val="005A3EC5"/>
    <w:rsid w:val="005A4467"/>
    <w:rsid w:val="005A76BF"/>
    <w:rsid w:val="005B7691"/>
    <w:rsid w:val="005C243E"/>
    <w:rsid w:val="005C419C"/>
    <w:rsid w:val="005C4F85"/>
    <w:rsid w:val="005C6DAA"/>
    <w:rsid w:val="005C7D20"/>
    <w:rsid w:val="005D1965"/>
    <w:rsid w:val="005D254C"/>
    <w:rsid w:val="005D2C2A"/>
    <w:rsid w:val="005E0BB1"/>
    <w:rsid w:val="005E1480"/>
    <w:rsid w:val="005E3BFB"/>
    <w:rsid w:val="005E75F9"/>
    <w:rsid w:val="005F0E43"/>
    <w:rsid w:val="005F6E0F"/>
    <w:rsid w:val="006020E3"/>
    <w:rsid w:val="00602B08"/>
    <w:rsid w:val="0060510E"/>
    <w:rsid w:val="00606A9E"/>
    <w:rsid w:val="00632C0A"/>
    <w:rsid w:val="00634FC6"/>
    <w:rsid w:val="00635E5D"/>
    <w:rsid w:val="00637DC7"/>
    <w:rsid w:val="00642129"/>
    <w:rsid w:val="00642650"/>
    <w:rsid w:val="00644645"/>
    <w:rsid w:val="00646778"/>
    <w:rsid w:val="00647157"/>
    <w:rsid w:val="00650F65"/>
    <w:rsid w:val="00652C75"/>
    <w:rsid w:val="00653888"/>
    <w:rsid w:val="0065545C"/>
    <w:rsid w:val="00666A05"/>
    <w:rsid w:val="0067355F"/>
    <w:rsid w:val="00673F38"/>
    <w:rsid w:val="006772DF"/>
    <w:rsid w:val="00677ADE"/>
    <w:rsid w:val="006808BC"/>
    <w:rsid w:val="00681859"/>
    <w:rsid w:val="00681AF5"/>
    <w:rsid w:val="006837C3"/>
    <w:rsid w:val="00684DDF"/>
    <w:rsid w:val="00691234"/>
    <w:rsid w:val="0069641E"/>
    <w:rsid w:val="006A08A6"/>
    <w:rsid w:val="006A109A"/>
    <w:rsid w:val="006A2E2F"/>
    <w:rsid w:val="006A700A"/>
    <w:rsid w:val="006B5E8C"/>
    <w:rsid w:val="006B6ECF"/>
    <w:rsid w:val="006C2142"/>
    <w:rsid w:val="006C260B"/>
    <w:rsid w:val="006C2E04"/>
    <w:rsid w:val="006C2EAD"/>
    <w:rsid w:val="006C3CA6"/>
    <w:rsid w:val="006C61E5"/>
    <w:rsid w:val="006C68E8"/>
    <w:rsid w:val="006D04D4"/>
    <w:rsid w:val="006D115A"/>
    <w:rsid w:val="006D1174"/>
    <w:rsid w:val="006D553E"/>
    <w:rsid w:val="006E0268"/>
    <w:rsid w:val="006E5133"/>
    <w:rsid w:val="006E539A"/>
    <w:rsid w:val="006F0863"/>
    <w:rsid w:val="006F6FD9"/>
    <w:rsid w:val="00701AC0"/>
    <w:rsid w:val="007028E1"/>
    <w:rsid w:val="00702F51"/>
    <w:rsid w:val="00707256"/>
    <w:rsid w:val="0071240F"/>
    <w:rsid w:val="00712933"/>
    <w:rsid w:val="00714FD1"/>
    <w:rsid w:val="007234B7"/>
    <w:rsid w:val="00727202"/>
    <w:rsid w:val="00727223"/>
    <w:rsid w:val="00727583"/>
    <w:rsid w:val="00730974"/>
    <w:rsid w:val="00730FC3"/>
    <w:rsid w:val="0073317E"/>
    <w:rsid w:val="007441D5"/>
    <w:rsid w:val="00744A68"/>
    <w:rsid w:val="00746CE6"/>
    <w:rsid w:val="00751232"/>
    <w:rsid w:val="00751E78"/>
    <w:rsid w:val="00753402"/>
    <w:rsid w:val="00753DD3"/>
    <w:rsid w:val="007557AC"/>
    <w:rsid w:val="00760358"/>
    <w:rsid w:val="00761618"/>
    <w:rsid w:val="00765BCB"/>
    <w:rsid w:val="0077013C"/>
    <w:rsid w:val="00770E62"/>
    <w:rsid w:val="00771ED4"/>
    <w:rsid w:val="00772375"/>
    <w:rsid w:val="0077629A"/>
    <w:rsid w:val="00777097"/>
    <w:rsid w:val="00777DC8"/>
    <w:rsid w:val="007838F3"/>
    <w:rsid w:val="00784A6A"/>
    <w:rsid w:val="00787038"/>
    <w:rsid w:val="0079170E"/>
    <w:rsid w:val="00792B55"/>
    <w:rsid w:val="00793B4D"/>
    <w:rsid w:val="00796D7A"/>
    <w:rsid w:val="007A046E"/>
    <w:rsid w:val="007A103B"/>
    <w:rsid w:val="007A46A8"/>
    <w:rsid w:val="007A555F"/>
    <w:rsid w:val="007B09E3"/>
    <w:rsid w:val="007B15B7"/>
    <w:rsid w:val="007B224B"/>
    <w:rsid w:val="007B3245"/>
    <w:rsid w:val="007B33B9"/>
    <w:rsid w:val="007B3F4C"/>
    <w:rsid w:val="007B450C"/>
    <w:rsid w:val="007B5A26"/>
    <w:rsid w:val="007B5C20"/>
    <w:rsid w:val="007C08DD"/>
    <w:rsid w:val="007C5A58"/>
    <w:rsid w:val="007D34CF"/>
    <w:rsid w:val="007D4FAE"/>
    <w:rsid w:val="007D60F3"/>
    <w:rsid w:val="007D7E39"/>
    <w:rsid w:val="007E32CC"/>
    <w:rsid w:val="007E4E87"/>
    <w:rsid w:val="007E5226"/>
    <w:rsid w:val="007E5447"/>
    <w:rsid w:val="007E70D3"/>
    <w:rsid w:val="007E7901"/>
    <w:rsid w:val="007E7933"/>
    <w:rsid w:val="007F0DD6"/>
    <w:rsid w:val="007F3CB6"/>
    <w:rsid w:val="007F5143"/>
    <w:rsid w:val="00806A81"/>
    <w:rsid w:val="00820983"/>
    <w:rsid w:val="0082404C"/>
    <w:rsid w:val="00824CE7"/>
    <w:rsid w:val="008264EE"/>
    <w:rsid w:val="008278F4"/>
    <w:rsid w:val="00831CDB"/>
    <w:rsid w:val="00834B84"/>
    <w:rsid w:val="00840A8D"/>
    <w:rsid w:val="00843563"/>
    <w:rsid w:val="00855419"/>
    <w:rsid w:val="008557F6"/>
    <w:rsid w:val="008611A8"/>
    <w:rsid w:val="00862B1D"/>
    <w:rsid w:val="00863918"/>
    <w:rsid w:val="00863FD7"/>
    <w:rsid w:val="008642A3"/>
    <w:rsid w:val="0086478A"/>
    <w:rsid w:val="00867B30"/>
    <w:rsid w:val="00872132"/>
    <w:rsid w:val="00874DB0"/>
    <w:rsid w:val="0088285A"/>
    <w:rsid w:val="008833BD"/>
    <w:rsid w:val="00884A8E"/>
    <w:rsid w:val="00886952"/>
    <w:rsid w:val="008929C5"/>
    <w:rsid w:val="008A45BF"/>
    <w:rsid w:val="008A4CC1"/>
    <w:rsid w:val="008A58E9"/>
    <w:rsid w:val="008B4F36"/>
    <w:rsid w:val="008B644B"/>
    <w:rsid w:val="008C02A2"/>
    <w:rsid w:val="008C7A61"/>
    <w:rsid w:val="008D3268"/>
    <w:rsid w:val="008E3885"/>
    <w:rsid w:val="008F01E6"/>
    <w:rsid w:val="008F0B17"/>
    <w:rsid w:val="008F0CC1"/>
    <w:rsid w:val="008F335D"/>
    <w:rsid w:val="008F33E1"/>
    <w:rsid w:val="008F5C30"/>
    <w:rsid w:val="008F7240"/>
    <w:rsid w:val="008F7874"/>
    <w:rsid w:val="009022A2"/>
    <w:rsid w:val="009047B5"/>
    <w:rsid w:val="009049CA"/>
    <w:rsid w:val="00904EEF"/>
    <w:rsid w:val="009060E3"/>
    <w:rsid w:val="00912298"/>
    <w:rsid w:val="00912B96"/>
    <w:rsid w:val="009143A2"/>
    <w:rsid w:val="0091684D"/>
    <w:rsid w:val="00930B2C"/>
    <w:rsid w:val="009321B0"/>
    <w:rsid w:val="00933085"/>
    <w:rsid w:val="0093586C"/>
    <w:rsid w:val="0094022E"/>
    <w:rsid w:val="00941CBB"/>
    <w:rsid w:val="009422C6"/>
    <w:rsid w:val="00942DC6"/>
    <w:rsid w:val="0095261C"/>
    <w:rsid w:val="00952667"/>
    <w:rsid w:val="00952701"/>
    <w:rsid w:val="00953139"/>
    <w:rsid w:val="00957E71"/>
    <w:rsid w:val="009616E4"/>
    <w:rsid w:val="0096269D"/>
    <w:rsid w:val="00964634"/>
    <w:rsid w:val="009659E9"/>
    <w:rsid w:val="00970ADB"/>
    <w:rsid w:val="009723F3"/>
    <w:rsid w:val="009745CC"/>
    <w:rsid w:val="00982837"/>
    <w:rsid w:val="00982D33"/>
    <w:rsid w:val="00984AB4"/>
    <w:rsid w:val="0098567B"/>
    <w:rsid w:val="0099189A"/>
    <w:rsid w:val="009966CC"/>
    <w:rsid w:val="00996E1A"/>
    <w:rsid w:val="00997E55"/>
    <w:rsid w:val="009A2669"/>
    <w:rsid w:val="009A521A"/>
    <w:rsid w:val="009A5845"/>
    <w:rsid w:val="009B008E"/>
    <w:rsid w:val="009B1AAE"/>
    <w:rsid w:val="009B2C49"/>
    <w:rsid w:val="009B5070"/>
    <w:rsid w:val="009B62A3"/>
    <w:rsid w:val="009B7BCB"/>
    <w:rsid w:val="009C1640"/>
    <w:rsid w:val="009C5EB8"/>
    <w:rsid w:val="009C7D99"/>
    <w:rsid w:val="009E3952"/>
    <w:rsid w:val="009E6D6C"/>
    <w:rsid w:val="009E7AD0"/>
    <w:rsid w:val="00A01049"/>
    <w:rsid w:val="00A019EC"/>
    <w:rsid w:val="00A062D8"/>
    <w:rsid w:val="00A12ABC"/>
    <w:rsid w:val="00A17331"/>
    <w:rsid w:val="00A20882"/>
    <w:rsid w:val="00A21B71"/>
    <w:rsid w:val="00A23E83"/>
    <w:rsid w:val="00A274F5"/>
    <w:rsid w:val="00A27DAD"/>
    <w:rsid w:val="00A30E83"/>
    <w:rsid w:val="00A36DA8"/>
    <w:rsid w:val="00A4491C"/>
    <w:rsid w:val="00A56165"/>
    <w:rsid w:val="00A57BEC"/>
    <w:rsid w:val="00A632EB"/>
    <w:rsid w:val="00A64384"/>
    <w:rsid w:val="00A6694C"/>
    <w:rsid w:val="00A80A9F"/>
    <w:rsid w:val="00A80D81"/>
    <w:rsid w:val="00A81943"/>
    <w:rsid w:val="00A83D3B"/>
    <w:rsid w:val="00A845E2"/>
    <w:rsid w:val="00A87856"/>
    <w:rsid w:val="00A87D9C"/>
    <w:rsid w:val="00A9032B"/>
    <w:rsid w:val="00A92222"/>
    <w:rsid w:val="00A96403"/>
    <w:rsid w:val="00AA0470"/>
    <w:rsid w:val="00AA0583"/>
    <w:rsid w:val="00AA141C"/>
    <w:rsid w:val="00AB0344"/>
    <w:rsid w:val="00AB0351"/>
    <w:rsid w:val="00AB66E4"/>
    <w:rsid w:val="00AB7995"/>
    <w:rsid w:val="00AC70E3"/>
    <w:rsid w:val="00AC730F"/>
    <w:rsid w:val="00AD2650"/>
    <w:rsid w:val="00AD5B76"/>
    <w:rsid w:val="00AD67E0"/>
    <w:rsid w:val="00AE7181"/>
    <w:rsid w:val="00AE784E"/>
    <w:rsid w:val="00AE7B9D"/>
    <w:rsid w:val="00AF06C8"/>
    <w:rsid w:val="00AF3E80"/>
    <w:rsid w:val="00AF6E49"/>
    <w:rsid w:val="00AF78B6"/>
    <w:rsid w:val="00B05748"/>
    <w:rsid w:val="00B06DC7"/>
    <w:rsid w:val="00B11C41"/>
    <w:rsid w:val="00B12227"/>
    <w:rsid w:val="00B146B8"/>
    <w:rsid w:val="00B21AC6"/>
    <w:rsid w:val="00B228DD"/>
    <w:rsid w:val="00B2432E"/>
    <w:rsid w:val="00B257E4"/>
    <w:rsid w:val="00B25BD6"/>
    <w:rsid w:val="00B3226C"/>
    <w:rsid w:val="00B32B31"/>
    <w:rsid w:val="00B36E22"/>
    <w:rsid w:val="00B376CF"/>
    <w:rsid w:val="00B37EC6"/>
    <w:rsid w:val="00B37F70"/>
    <w:rsid w:val="00B42768"/>
    <w:rsid w:val="00B52B19"/>
    <w:rsid w:val="00B608CE"/>
    <w:rsid w:val="00B60B82"/>
    <w:rsid w:val="00B62291"/>
    <w:rsid w:val="00B62DA3"/>
    <w:rsid w:val="00B72BC6"/>
    <w:rsid w:val="00B74E5C"/>
    <w:rsid w:val="00B76F4D"/>
    <w:rsid w:val="00B77A5F"/>
    <w:rsid w:val="00B80460"/>
    <w:rsid w:val="00B80463"/>
    <w:rsid w:val="00B80DC7"/>
    <w:rsid w:val="00B816EB"/>
    <w:rsid w:val="00B8676D"/>
    <w:rsid w:val="00B936DF"/>
    <w:rsid w:val="00B950AF"/>
    <w:rsid w:val="00B961FD"/>
    <w:rsid w:val="00B9651D"/>
    <w:rsid w:val="00BA147C"/>
    <w:rsid w:val="00BA299E"/>
    <w:rsid w:val="00BA47DD"/>
    <w:rsid w:val="00BA5FBB"/>
    <w:rsid w:val="00BB2F47"/>
    <w:rsid w:val="00BB7F1E"/>
    <w:rsid w:val="00BC2E74"/>
    <w:rsid w:val="00BC2EF7"/>
    <w:rsid w:val="00BC6BD9"/>
    <w:rsid w:val="00BC7CCF"/>
    <w:rsid w:val="00BD6C3A"/>
    <w:rsid w:val="00BE1594"/>
    <w:rsid w:val="00BE1D59"/>
    <w:rsid w:val="00BE2AB9"/>
    <w:rsid w:val="00BE413F"/>
    <w:rsid w:val="00BE7A7B"/>
    <w:rsid w:val="00BF1472"/>
    <w:rsid w:val="00BF1DDD"/>
    <w:rsid w:val="00BF2318"/>
    <w:rsid w:val="00BF2766"/>
    <w:rsid w:val="00C01579"/>
    <w:rsid w:val="00C02506"/>
    <w:rsid w:val="00C02A0F"/>
    <w:rsid w:val="00C05CE2"/>
    <w:rsid w:val="00C1292F"/>
    <w:rsid w:val="00C13748"/>
    <w:rsid w:val="00C21B91"/>
    <w:rsid w:val="00C21F90"/>
    <w:rsid w:val="00C2362E"/>
    <w:rsid w:val="00C240FC"/>
    <w:rsid w:val="00C254C7"/>
    <w:rsid w:val="00C2772A"/>
    <w:rsid w:val="00C316D0"/>
    <w:rsid w:val="00C33C94"/>
    <w:rsid w:val="00C33E8A"/>
    <w:rsid w:val="00C35C9A"/>
    <w:rsid w:val="00C40F84"/>
    <w:rsid w:val="00C42DF0"/>
    <w:rsid w:val="00C4781D"/>
    <w:rsid w:val="00C5122A"/>
    <w:rsid w:val="00C53962"/>
    <w:rsid w:val="00C600F4"/>
    <w:rsid w:val="00C6212A"/>
    <w:rsid w:val="00C6222A"/>
    <w:rsid w:val="00C64AD2"/>
    <w:rsid w:val="00C656BD"/>
    <w:rsid w:val="00C66777"/>
    <w:rsid w:val="00C67DF4"/>
    <w:rsid w:val="00C67E99"/>
    <w:rsid w:val="00C70612"/>
    <w:rsid w:val="00C7262D"/>
    <w:rsid w:val="00C73628"/>
    <w:rsid w:val="00C73793"/>
    <w:rsid w:val="00C80001"/>
    <w:rsid w:val="00C90EEF"/>
    <w:rsid w:val="00C91A37"/>
    <w:rsid w:val="00C92F13"/>
    <w:rsid w:val="00C93974"/>
    <w:rsid w:val="00C955CF"/>
    <w:rsid w:val="00C9752B"/>
    <w:rsid w:val="00C9752F"/>
    <w:rsid w:val="00CA1F2B"/>
    <w:rsid w:val="00CA264E"/>
    <w:rsid w:val="00CA7433"/>
    <w:rsid w:val="00CB4EC6"/>
    <w:rsid w:val="00CC0C0B"/>
    <w:rsid w:val="00CC0CE9"/>
    <w:rsid w:val="00CC68EC"/>
    <w:rsid w:val="00CD3BF5"/>
    <w:rsid w:val="00CE0543"/>
    <w:rsid w:val="00CE3CDA"/>
    <w:rsid w:val="00CE3DED"/>
    <w:rsid w:val="00CE5E1D"/>
    <w:rsid w:val="00CE6F11"/>
    <w:rsid w:val="00CE7DE3"/>
    <w:rsid w:val="00CF01D1"/>
    <w:rsid w:val="00CF09A4"/>
    <w:rsid w:val="00CF10D3"/>
    <w:rsid w:val="00CF1282"/>
    <w:rsid w:val="00CF20AD"/>
    <w:rsid w:val="00CF2714"/>
    <w:rsid w:val="00CF3609"/>
    <w:rsid w:val="00CF4AA6"/>
    <w:rsid w:val="00CF4D26"/>
    <w:rsid w:val="00CF6610"/>
    <w:rsid w:val="00CF67B1"/>
    <w:rsid w:val="00D00F84"/>
    <w:rsid w:val="00D014D2"/>
    <w:rsid w:val="00D02338"/>
    <w:rsid w:val="00D04A78"/>
    <w:rsid w:val="00D079B6"/>
    <w:rsid w:val="00D11DB2"/>
    <w:rsid w:val="00D14461"/>
    <w:rsid w:val="00D250BA"/>
    <w:rsid w:val="00D26B5E"/>
    <w:rsid w:val="00D26EEB"/>
    <w:rsid w:val="00D31DE1"/>
    <w:rsid w:val="00D345E9"/>
    <w:rsid w:val="00D358C6"/>
    <w:rsid w:val="00D360F5"/>
    <w:rsid w:val="00D3777A"/>
    <w:rsid w:val="00D433FD"/>
    <w:rsid w:val="00D4406B"/>
    <w:rsid w:val="00D460D3"/>
    <w:rsid w:val="00D50E4B"/>
    <w:rsid w:val="00D53266"/>
    <w:rsid w:val="00D551A3"/>
    <w:rsid w:val="00D55AEE"/>
    <w:rsid w:val="00D56CFF"/>
    <w:rsid w:val="00D60720"/>
    <w:rsid w:val="00D62B0F"/>
    <w:rsid w:val="00D64337"/>
    <w:rsid w:val="00D838FD"/>
    <w:rsid w:val="00D9132C"/>
    <w:rsid w:val="00D95983"/>
    <w:rsid w:val="00D95F87"/>
    <w:rsid w:val="00DA0C8D"/>
    <w:rsid w:val="00DA0FA8"/>
    <w:rsid w:val="00DA30D8"/>
    <w:rsid w:val="00DA6A2E"/>
    <w:rsid w:val="00DB2562"/>
    <w:rsid w:val="00DB3979"/>
    <w:rsid w:val="00DC0370"/>
    <w:rsid w:val="00DC2945"/>
    <w:rsid w:val="00DD1640"/>
    <w:rsid w:val="00DD19DC"/>
    <w:rsid w:val="00DD4E73"/>
    <w:rsid w:val="00DD6EF5"/>
    <w:rsid w:val="00DE212B"/>
    <w:rsid w:val="00DE566B"/>
    <w:rsid w:val="00DE6997"/>
    <w:rsid w:val="00DE6C5E"/>
    <w:rsid w:val="00DE756D"/>
    <w:rsid w:val="00DE78DD"/>
    <w:rsid w:val="00DF16C8"/>
    <w:rsid w:val="00DF3944"/>
    <w:rsid w:val="00E0292A"/>
    <w:rsid w:val="00E043A3"/>
    <w:rsid w:val="00E07FA7"/>
    <w:rsid w:val="00E12CEB"/>
    <w:rsid w:val="00E15949"/>
    <w:rsid w:val="00E16682"/>
    <w:rsid w:val="00E16C25"/>
    <w:rsid w:val="00E20A9E"/>
    <w:rsid w:val="00E22994"/>
    <w:rsid w:val="00E3091C"/>
    <w:rsid w:val="00E30EA8"/>
    <w:rsid w:val="00E31685"/>
    <w:rsid w:val="00E31BFE"/>
    <w:rsid w:val="00E338D3"/>
    <w:rsid w:val="00E37B6D"/>
    <w:rsid w:val="00E41DF5"/>
    <w:rsid w:val="00E4229F"/>
    <w:rsid w:val="00E50A06"/>
    <w:rsid w:val="00E558C5"/>
    <w:rsid w:val="00E56039"/>
    <w:rsid w:val="00E56F6B"/>
    <w:rsid w:val="00E6279B"/>
    <w:rsid w:val="00E658C5"/>
    <w:rsid w:val="00E70460"/>
    <w:rsid w:val="00E7067C"/>
    <w:rsid w:val="00E75981"/>
    <w:rsid w:val="00E83329"/>
    <w:rsid w:val="00E83E30"/>
    <w:rsid w:val="00E85FD4"/>
    <w:rsid w:val="00E87310"/>
    <w:rsid w:val="00E87B8C"/>
    <w:rsid w:val="00E91F57"/>
    <w:rsid w:val="00EA040F"/>
    <w:rsid w:val="00EA231A"/>
    <w:rsid w:val="00EB042E"/>
    <w:rsid w:val="00EB4211"/>
    <w:rsid w:val="00EC19D5"/>
    <w:rsid w:val="00EC2DD7"/>
    <w:rsid w:val="00EC380F"/>
    <w:rsid w:val="00EC478A"/>
    <w:rsid w:val="00EC69FE"/>
    <w:rsid w:val="00EC6B1E"/>
    <w:rsid w:val="00EC79C4"/>
    <w:rsid w:val="00ED45D6"/>
    <w:rsid w:val="00EE00F2"/>
    <w:rsid w:val="00EE6B2B"/>
    <w:rsid w:val="00EE76B1"/>
    <w:rsid w:val="00EF0255"/>
    <w:rsid w:val="00EF04CC"/>
    <w:rsid w:val="00EF0509"/>
    <w:rsid w:val="00EF0856"/>
    <w:rsid w:val="00EF78D6"/>
    <w:rsid w:val="00F0286B"/>
    <w:rsid w:val="00F03B9D"/>
    <w:rsid w:val="00F040D2"/>
    <w:rsid w:val="00F10767"/>
    <w:rsid w:val="00F109DF"/>
    <w:rsid w:val="00F11095"/>
    <w:rsid w:val="00F120CA"/>
    <w:rsid w:val="00F15149"/>
    <w:rsid w:val="00F16CCE"/>
    <w:rsid w:val="00F23289"/>
    <w:rsid w:val="00F258EF"/>
    <w:rsid w:val="00F26D96"/>
    <w:rsid w:val="00F3096D"/>
    <w:rsid w:val="00F309FD"/>
    <w:rsid w:val="00F34851"/>
    <w:rsid w:val="00F41522"/>
    <w:rsid w:val="00F42B5B"/>
    <w:rsid w:val="00F43194"/>
    <w:rsid w:val="00F4352D"/>
    <w:rsid w:val="00F437F0"/>
    <w:rsid w:val="00F44190"/>
    <w:rsid w:val="00F477D4"/>
    <w:rsid w:val="00F51E89"/>
    <w:rsid w:val="00F52CCD"/>
    <w:rsid w:val="00F52F01"/>
    <w:rsid w:val="00F55504"/>
    <w:rsid w:val="00F613B5"/>
    <w:rsid w:val="00F6258C"/>
    <w:rsid w:val="00F70047"/>
    <w:rsid w:val="00F7239A"/>
    <w:rsid w:val="00F72AED"/>
    <w:rsid w:val="00F75CE8"/>
    <w:rsid w:val="00F77204"/>
    <w:rsid w:val="00F80795"/>
    <w:rsid w:val="00F82315"/>
    <w:rsid w:val="00F859CE"/>
    <w:rsid w:val="00F86EF9"/>
    <w:rsid w:val="00F908D7"/>
    <w:rsid w:val="00F90C37"/>
    <w:rsid w:val="00F9483D"/>
    <w:rsid w:val="00F95F1A"/>
    <w:rsid w:val="00FA0981"/>
    <w:rsid w:val="00FA109A"/>
    <w:rsid w:val="00FA16B7"/>
    <w:rsid w:val="00FA17C3"/>
    <w:rsid w:val="00FA5B57"/>
    <w:rsid w:val="00FA5D56"/>
    <w:rsid w:val="00FA6C0E"/>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128" Type="http://schemas.openxmlformats.org/officeDocument/2006/relationships/header" Target="header20.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6.xml"/><Relationship Id="rId129" Type="http://schemas.openxmlformats.org/officeDocument/2006/relationships/header" Target="header2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pn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131" Type="http://schemas.openxmlformats.org/officeDocument/2006/relationships/theme" Target="theme/theme1.xml"/><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93</Pages>
  <Words>13824</Words>
  <Characters>78803</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43</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508</cp:revision>
  <cp:lastPrinted>2020-12-28T07:16:00Z</cp:lastPrinted>
  <dcterms:created xsi:type="dcterms:W3CDTF">2020-11-03T17:00:00Z</dcterms:created>
  <dcterms:modified xsi:type="dcterms:W3CDTF">2021-05-19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